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575491A3" w14:textId="2B74A2E2" w:rsidR="00615EEB" w:rsidRPr="00615EEB" w:rsidRDefault="00615EEB" w:rsidP="000F2F76">
      <w:pPr>
        <w:ind w:firstLine="90"/>
        <w:rPr>
          <w:lang w:val="es-EC" w:bidi="en-US"/>
        </w:rPr>
      </w:pPr>
      <w:r>
        <w:rPr>
          <w:lang w:val="es-ES" w:bidi="en-US"/>
        </w:rPr>
        <w:t>Para los sistemas indicados en la lista deben generar los Elementos de configura</w:t>
      </w:r>
      <w:r w:rsidR="000F2F76">
        <w:rPr>
          <w:lang w:val="es-ES" w:bidi="en-US"/>
        </w:rPr>
        <w:t xml:space="preserve">ción de Software (ECS) </w:t>
      </w:r>
      <w:bookmarkStart w:id="2" w:name="_GoBack"/>
      <w:bookmarkEnd w:id="2"/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</w:tbl>
    <w:p w14:paraId="24ED7C59" w14:textId="77777777" w:rsidR="003B3D82" w:rsidRDefault="003B3D82" w:rsidP="007141D9">
      <w:pPr>
        <w:pStyle w:val="Ttulo5"/>
        <w:numPr>
          <w:ilvl w:val="0"/>
          <w:numId w:val="0"/>
        </w:numPr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3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4" w:name="_Toc320110277"/>
      <w:bookmarkStart w:id="5" w:name="_Toc347402918"/>
      <w:bookmarkStart w:id="6" w:name="_Toc353139592"/>
      <w:bookmarkStart w:id="7" w:name="_Toc353217719"/>
      <w:bookmarkStart w:id="8" w:name="_Toc353218490"/>
      <w:bookmarkStart w:id="9" w:name="_Toc353218601"/>
      <w:bookmarkStart w:id="10" w:name="_Toc353220158"/>
      <w:bookmarkStart w:id="11" w:name="_Toc353220410"/>
      <w:bookmarkStart w:id="12" w:name="_Toc353359614"/>
      <w:bookmarkStart w:id="13" w:name="_Toc357799067"/>
      <w:bookmarkStart w:id="14" w:name="_Toc357799244"/>
      <w:bookmarkStart w:id="15" w:name="_Toc357859628"/>
      <w:bookmarkStart w:id="16" w:name="_Toc363466385"/>
      <w:bookmarkStart w:id="17" w:name="_Toc363473096"/>
      <w:proofErr w:type="spellStart"/>
      <w:r w:rsidRPr="005309CF">
        <w:t>Alcance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proofErr w:type="spellEnd"/>
    </w:p>
    <w:p w14:paraId="7E553623" w14:textId="77777777" w:rsidR="003D4CA1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14A6B8B8" w14:textId="77777777" w:rsidR="007141D9" w:rsidRPr="005309CF" w:rsidRDefault="007141D9" w:rsidP="003D4CA1">
      <w:pPr>
        <w:rPr>
          <w:lang w:bidi="en-US"/>
        </w:rPr>
      </w:pPr>
    </w:p>
    <w:p w14:paraId="260AEB9B" w14:textId="77777777" w:rsidR="003D4CA1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7CBC23E" w14:textId="77777777" w:rsidR="007141D9" w:rsidRPr="005309CF" w:rsidRDefault="007141D9" w:rsidP="003D4CA1"/>
    <w:p w14:paraId="0BFD5BC6" w14:textId="3A8A0D25" w:rsidR="003D4CA1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a  lo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5B091DDE" w14:textId="77777777" w:rsidR="007141D9" w:rsidRPr="005309CF" w:rsidRDefault="007141D9" w:rsidP="003D4CA1"/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 xml:space="preserve">Los </w:t>
      </w:r>
      <w:proofErr w:type="spellStart"/>
      <w:r w:rsidRPr="005309CF">
        <w:rPr>
          <w:lang w:bidi="en-US"/>
        </w:rPr>
        <w:t>EEC</w:t>
      </w:r>
      <w:r w:rsidR="00113B9E">
        <w:rPr>
          <w:lang w:bidi="en-US"/>
        </w:rPr>
        <w:t>S</w:t>
      </w:r>
      <w:r w:rsidRPr="005309CF">
        <w:rPr>
          <w:lang w:bidi="en-US"/>
        </w:rPr>
        <w:t>en</w:t>
      </w:r>
      <w:proofErr w:type="spellEnd"/>
      <w:r w:rsidRPr="005309CF">
        <w:rPr>
          <w:lang w:bidi="en-US"/>
        </w:rPr>
        <w:t xml:space="preserve">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 xml:space="preserve">desarrollo de </w:t>
      </w:r>
      <w:proofErr w:type="spellStart"/>
      <w:r w:rsidR="00113B9E">
        <w:rPr>
          <w:lang w:bidi="en-US"/>
        </w:rPr>
        <w:t>sofware</w:t>
      </w:r>
      <w:proofErr w:type="spellEnd"/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8" w:name="_Toc320110278"/>
      <w:bookmarkStart w:id="19" w:name="_Toc347402919"/>
      <w:bookmarkStart w:id="20" w:name="_Toc353139593"/>
      <w:bookmarkStart w:id="21" w:name="_Toc353217720"/>
      <w:bookmarkStart w:id="22" w:name="_Toc353218491"/>
      <w:bookmarkStart w:id="23" w:name="_Toc353218602"/>
      <w:bookmarkStart w:id="24" w:name="_Toc353220159"/>
      <w:bookmarkStart w:id="25" w:name="_Toc353220411"/>
      <w:bookmarkStart w:id="26" w:name="_Toc353359615"/>
      <w:bookmarkStart w:id="27" w:name="_Toc357799068"/>
      <w:bookmarkStart w:id="28" w:name="_Toc357799245"/>
      <w:bookmarkStart w:id="29" w:name="_Toc357859629"/>
      <w:bookmarkStart w:id="30" w:name="_Toc363466386"/>
      <w:bookmarkStart w:id="31" w:name="_Toc363473097"/>
      <w:proofErr w:type="spellStart"/>
      <w:r w:rsidRPr="005309CF">
        <w:t>Propósito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los cuales </w:t>
      </w:r>
      <w:r w:rsidRPr="005309CF">
        <w:rPr>
          <w:iCs/>
          <w:lang w:bidi="en-US"/>
        </w:rPr>
        <w:lastRenderedPageBreak/>
        <w:t>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 proyecto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2" w:name="_Ref359235956"/>
      <w:bookmarkStart w:id="33" w:name="_Toc363466387"/>
      <w:bookmarkStart w:id="34" w:name="_Toc363473098"/>
      <w:proofErr w:type="spellStart"/>
      <w:r w:rsidRPr="005309CF">
        <w:t>Definiciones</w:t>
      </w:r>
      <w:bookmarkEnd w:id="32"/>
      <w:bookmarkEnd w:id="33"/>
      <w:bookmarkEnd w:id="34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5" w:name="_Toc320110281"/>
      <w:bookmarkStart w:id="36" w:name="_Toc353139596"/>
      <w:bookmarkStart w:id="37" w:name="_Toc353217723"/>
      <w:bookmarkStart w:id="38" w:name="_Toc353218494"/>
      <w:bookmarkStart w:id="39" w:name="_Toc353218605"/>
      <w:bookmarkStart w:id="40" w:name="_Toc353220162"/>
      <w:bookmarkStart w:id="41" w:name="_Toc353220414"/>
      <w:bookmarkStart w:id="42" w:name="_Toc353359618"/>
      <w:bookmarkStart w:id="43" w:name="_Toc357799069"/>
      <w:bookmarkStart w:id="44" w:name="_Toc357799247"/>
      <w:bookmarkStart w:id="45" w:name="_Toc357859631"/>
      <w:bookmarkStart w:id="46" w:name="_Toc363466388"/>
      <w:bookmarkStart w:id="47" w:name="_Toc363473099"/>
      <w:proofErr w:type="spellStart"/>
      <w:r w:rsidRPr="00755C7E">
        <w:t>Abreviaturas</w:t>
      </w:r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8" w:name="_Toc320110282"/>
      <w:bookmarkStart w:id="49" w:name="_Toc347402921"/>
      <w:bookmarkStart w:id="50" w:name="_Toc353139597"/>
      <w:bookmarkStart w:id="51" w:name="_Toc353217724"/>
      <w:bookmarkStart w:id="52" w:name="_Toc353218495"/>
      <w:bookmarkStart w:id="53" w:name="_Toc353218606"/>
      <w:bookmarkStart w:id="54" w:name="_Toc353220163"/>
      <w:bookmarkStart w:id="55" w:name="_Toc353220415"/>
      <w:bookmarkStart w:id="56" w:name="_Toc353359619"/>
      <w:bookmarkStart w:id="57" w:name="_Toc357799070"/>
      <w:bookmarkStart w:id="58" w:name="_Toc357799248"/>
      <w:bookmarkStart w:id="59" w:name="_Toc357859632"/>
      <w:bookmarkStart w:id="60" w:name="_Toc363466389"/>
      <w:bookmarkStart w:id="61" w:name="_Toc363473100"/>
      <w:proofErr w:type="spellStart"/>
      <w:r w:rsidRPr="00755C7E">
        <w:t>Referencias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2" w:name="_Toc320110283"/>
      <w:bookmarkStart w:id="63" w:name="_Toc347402922"/>
      <w:bookmarkStart w:id="64" w:name="_Toc353139598"/>
      <w:bookmarkStart w:id="65" w:name="_Toc353217725"/>
      <w:bookmarkStart w:id="66" w:name="_Toc353218496"/>
      <w:bookmarkStart w:id="67" w:name="_Toc353218607"/>
      <w:bookmarkStart w:id="68" w:name="_Toc353220164"/>
      <w:bookmarkStart w:id="69" w:name="_Toc353220416"/>
      <w:bookmarkStart w:id="70" w:name="_Toc353359620"/>
      <w:bookmarkStart w:id="71" w:name="_Toc357799071"/>
      <w:bookmarkStart w:id="72" w:name="_Toc357799249"/>
      <w:bookmarkStart w:id="73" w:name="_Toc357859633"/>
      <w:bookmarkStart w:id="74" w:name="_Toc363466390"/>
      <w:bookmarkStart w:id="75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6" w:name="_Toc320110284"/>
      <w:bookmarkStart w:id="77" w:name="_Toc347402923"/>
      <w:bookmarkStart w:id="78" w:name="_Toc353139599"/>
      <w:bookmarkStart w:id="79" w:name="_Ref353213684"/>
      <w:bookmarkStart w:id="80" w:name="_Ref353213687"/>
      <w:bookmarkStart w:id="81" w:name="_Toc353217726"/>
      <w:bookmarkStart w:id="82" w:name="_Toc353218497"/>
      <w:bookmarkStart w:id="83" w:name="_Toc353218608"/>
      <w:bookmarkStart w:id="84" w:name="_Toc353220165"/>
      <w:bookmarkStart w:id="85" w:name="_Toc353220417"/>
      <w:bookmarkStart w:id="86" w:name="_Toc353359621"/>
      <w:bookmarkStart w:id="87" w:name="_Toc357799072"/>
      <w:bookmarkStart w:id="88" w:name="_Toc357799250"/>
      <w:bookmarkStart w:id="89" w:name="_Toc357859634"/>
      <w:bookmarkStart w:id="90" w:name="_Toc363466391"/>
      <w:bookmarkStart w:id="91" w:name="_Toc363473102"/>
      <w:proofErr w:type="spellStart"/>
      <w:r w:rsidRPr="005309CF">
        <w:lastRenderedPageBreak/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Para lo cual  en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C" w:eastAsia="es-EC"/>
        </w:rPr>
        <w:drawing>
          <wp:inline distT="0" distB="0" distL="0" distR="0" wp14:anchorId="161C0F77" wp14:editId="4D8A17CE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46711CBA" w:rsidR="003D4CA1" w:rsidRPr="005309CF" w:rsidRDefault="007141D9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>
              <w:rPr>
                <w:bCs/>
                <w:lang w:bidi="en-US"/>
              </w:rPr>
              <w:t>Proyecto 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>
              <w:rPr>
                <w:lang w:bidi="en-US"/>
              </w:rPr>
              <w:t>desarrollo del 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C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38884270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7141D9" w:rsidRPr="005309CF" w:rsidRDefault="007141D9" w:rsidP="007141D9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5E699C8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 xml:space="preserve">Patricia </w:t>
            </w:r>
            <w:proofErr w:type="spellStart"/>
            <w:r>
              <w:rPr>
                <w:lang w:val="es-ES" w:bidi="en-US"/>
              </w:rPr>
              <w:t>Sambachi</w:t>
            </w:r>
            <w:proofErr w:type="spellEnd"/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2" w:name="_Ref353213182"/>
      <w:bookmarkStart w:id="93" w:name="_Toc353283690"/>
      <w:bookmarkStart w:id="94" w:name="_Toc353283738"/>
      <w:bookmarkStart w:id="95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2"/>
      <w:bookmarkEnd w:id="93"/>
      <w:bookmarkEnd w:id="94"/>
      <w:bookmarkEnd w:id="95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6" w:name="_Toc320110285"/>
      <w:bookmarkStart w:id="97" w:name="_Toc347402924"/>
      <w:bookmarkStart w:id="98" w:name="_Toc353139600"/>
      <w:bookmarkStart w:id="99" w:name="_Toc353217727"/>
      <w:bookmarkStart w:id="100" w:name="_Toc353218498"/>
      <w:bookmarkStart w:id="101" w:name="_Toc353218609"/>
      <w:bookmarkStart w:id="102" w:name="_Toc353220166"/>
      <w:bookmarkStart w:id="103" w:name="_Toc353220418"/>
      <w:bookmarkStart w:id="104" w:name="_Toc353359622"/>
      <w:bookmarkStart w:id="105" w:name="_Toc357799073"/>
      <w:bookmarkStart w:id="106" w:name="_Toc357799251"/>
      <w:bookmarkStart w:id="107" w:name="_Toc357859635"/>
      <w:bookmarkStart w:id="108" w:name="_Toc363466392"/>
      <w:bookmarkStart w:id="109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10" w:name="_Toc320110286"/>
      <w:bookmarkStart w:id="111" w:name="_Toc347402925"/>
      <w:bookmarkStart w:id="112" w:name="_Toc353139601"/>
      <w:bookmarkStart w:id="113" w:name="_Ref353204893"/>
      <w:bookmarkStart w:id="114" w:name="_Toc353217728"/>
      <w:bookmarkStart w:id="115" w:name="_Toc353218499"/>
      <w:bookmarkStart w:id="116" w:name="_Toc353218610"/>
      <w:bookmarkStart w:id="117" w:name="_Toc353220167"/>
      <w:bookmarkStart w:id="118" w:name="_Toc353220419"/>
      <w:bookmarkStart w:id="119" w:name="_Toc353359623"/>
      <w:bookmarkStart w:id="120" w:name="_Toc357799074"/>
      <w:bookmarkStart w:id="121" w:name="_Toc357799252"/>
      <w:bookmarkStart w:id="122" w:name="_Toc357859636"/>
      <w:bookmarkStart w:id="123" w:name="_Toc363466393"/>
      <w:bookmarkStart w:id="124" w:name="_Toc363473104"/>
      <w:bookmarkStart w:id="125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proofErr w:type="spellEnd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4F2D2F">
        <w:rPr>
          <w:lang w:val="es-ES" w:bidi="en-US"/>
        </w:rPr>
        <w:t xml:space="preserve">se  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6" w:name="_Toc320110287"/>
      <w:bookmarkStart w:id="127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0812DF3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Nombre del </w:t>
      </w:r>
      <w:r w:rsidR="004F2D2F">
        <w:rPr>
          <w:lang w:val="es-ES" w:bidi="en-US"/>
        </w:rPr>
        <w:t>Proyecto</w:t>
      </w:r>
      <w:r w:rsidR="007141D9">
        <w:rPr>
          <w:lang w:val="es-ES" w:bidi="en-US"/>
        </w:rPr>
        <w:tab/>
        <w:t>:</w:t>
      </w:r>
      <w:r w:rsidR="007141D9" w:rsidRPr="007141D9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7141D9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7141D9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7141D9" w:rsidRPr="005309CF">
        <w:rPr>
          <w:lang w:val="es-ES" w:bidi="en-US"/>
        </w:rPr>
        <w:t xml:space="preserve"> </w:t>
      </w:r>
    </w:p>
    <w:p w14:paraId="20E7C530" w14:textId="5E1FD20F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7141D9">
        <w:rPr>
          <w:lang w:val="es-ES" w:bidi="en-US"/>
        </w:rPr>
        <w:t>25</w:t>
      </w:r>
      <w:proofErr w:type="gramEnd"/>
      <w:r w:rsidR="007141D9">
        <w:rPr>
          <w:lang w:val="es-ES" w:bidi="en-US"/>
        </w:rPr>
        <w:t>/01/2020</w:t>
      </w:r>
      <w:r w:rsidRPr="005309CF">
        <w:rPr>
          <w:lang w:val="es-ES" w:bidi="en-US"/>
        </w:rPr>
        <w:t xml:space="preserve">               </w:t>
      </w:r>
    </w:p>
    <w:p w14:paraId="76848CB0" w14:textId="4241292E" w:rsidR="003D4CA1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="007141D9">
        <w:rPr>
          <w:lang w:val="es-ES" w:bidi="en-US"/>
        </w:rPr>
        <w:t>1</w:t>
      </w:r>
    </w:p>
    <w:p w14:paraId="570ABD56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0E8374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11D5D29C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FD5980" w14:textId="77777777" w:rsidR="007141D9" w:rsidRPr="005309CF" w:rsidRDefault="007141D9" w:rsidP="003D4CA1">
      <w:pPr>
        <w:pStyle w:val="Sinespaciado"/>
        <w:ind w:left="709"/>
        <w:rPr>
          <w:lang w:val="es-ES" w:bidi="en-US"/>
        </w:rPr>
      </w:pP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08"/>
        <w:gridCol w:w="1743"/>
        <w:gridCol w:w="4158"/>
        <w:gridCol w:w="2457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8D5B30F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694" w:type="pct"/>
          </w:tcPr>
          <w:p w14:paraId="781A0350" w14:textId="5C7F3DD5" w:rsidR="004F2D2F" w:rsidRPr="005309CF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querimientos</w:t>
            </w:r>
          </w:p>
        </w:tc>
        <w:tc>
          <w:tcPr>
            <w:tcW w:w="2407" w:type="pct"/>
          </w:tcPr>
          <w:p w14:paraId="18FE067B" w14:textId="1AFE6917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 licitación de requisitos</w:t>
            </w:r>
          </w:p>
        </w:tc>
        <w:tc>
          <w:tcPr>
            <w:tcW w:w="1408" w:type="pct"/>
          </w:tcPr>
          <w:p w14:paraId="644B5E3E" w14:textId="59D85F2A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19432F20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</w:t>
            </w:r>
          </w:p>
        </w:tc>
        <w:tc>
          <w:tcPr>
            <w:tcW w:w="694" w:type="pct"/>
          </w:tcPr>
          <w:p w14:paraId="0C1BBA86" w14:textId="34CA3CA7" w:rsidR="004F2D2F" w:rsidRPr="005309CF" w:rsidRDefault="00A437BD" w:rsidP="00B900C6">
            <w:pPr>
              <w:pStyle w:val="Sinespaciado"/>
              <w:tabs>
                <w:tab w:val="left" w:pos="1380"/>
              </w:tabs>
              <w:rPr>
                <w:lang w:bidi="en-US"/>
              </w:rPr>
            </w:pPr>
            <w:r>
              <w:rPr>
                <w:lang w:bidi="en-US"/>
              </w:rPr>
              <w:t>Análisis</w:t>
            </w:r>
          </w:p>
        </w:tc>
        <w:tc>
          <w:tcPr>
            <w:tcW w:w="2407" w:type="pct"/>
          </w:tcPr>
          <w:p w14:paraId="1ECF688B" w14:textId="3751B96D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Análisis de los requerimientos</w:t>
            </w:r>
          </w:p>
        </w:tc>
        <w:tc>
          <w:tcPr>
            <w:tcW w:w="1408" w:type="pct"/>
          </w:tcPr>
          <w:p w14:paraId="15EA6960" w14:textId="2F9FF51B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1/2020</w:t>
            </w:r>
          </w:p>
        </w:tc>
      </w:tr>
      <w:tr w:rsidR="00B900C6" w:rsidRPr="005309CF" w14:paraId="2C8CDFE6" w14:textId="77777777" w:rsidTr="00391000">
        <w:trPr>
          <w:trHeight w:val="67"/>
        </w:trPr>
        <w:tc>
          <w:tcPr>
            <w:tcW w:w="491" w:type="pct"/>
          </w:tcPr>
          <w:p w14:paraId="7C912E01" w14:textId="33765452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3</w:t>
            </w:r>
          </w:p>
        </w:tc>
        <w:tc>
          <w:tcPr>
            <w:tcW w:w="694" w:type="pct"/>
          </w:tcPr>
          <w:p w14:paraId="689EC63C" w14:textId="3616301F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</w:t>
            </w:r>
            <w:r w:rsidR="00B900C6">
              <w:rPr>
                <w:lang w:bidi="en-US"/>
              </w:rPr>
              <w:t xml:space="preserve"> </w:t>
            </w:r>
          </w:p>
        </w:tc>
        <w:tc>
          <w:tcPr>
            <w:tcW w:w="2407" w:type="pct"/>
          </w:tcPr>
          <w:p w14:paraId="2E27DEF7" w14:textId="554352C1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Interfaz/Diagramas UML</w:t>
            </w:r>
          </w:p>
        </w:tc>
        <w:tc>
          <w:tcPr>
            <w:tcW w:w="1408" w:type="pct"/>
          </w:tcPr>
          <w:p w14:paraId="4AA1642D" w14:textId="226C45D6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6/01/2020</w:t>
            </w:r>
          </w:p>
        </w:tc>
      </w:tr>
      <w:tr w:rsidR="00B900C6" w:rsidRPr="005309CF" w14:paraId="5A71C853" w14:textId="77777777" w:rsidTr="00391000">
        <w:trPr>
          <w:trHeight w:val="67"/>
        </w:trPr>
        <w:tc>
          <w:tcPr>
            <w:tcW w:w="491" w:type="pct"/>
          </w:tcPr>
          <w:p w14:paraId="1FECCC38" w14:textId="2121FF9B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4</w:t>
            </w:r>
          </w:p>
        </w:tc>
        <w:tc>
          <w:tcPr>
            <w:tcW w:w="694" w:type="pct"/>
          </w:tcPr>
          <w:p w14:paraId="5A6354F0" w14:textId="0C40F865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sarrollo</w:t>
            </w:r>
          </w:p>
        </w:tc>
        <w:tc>
          <w:tcPr>
            <w:tcW w:w="2407" w:type="pct"/>
          </w:tcPr>
          <w:p w14:paraId="2FBE57CD" w14:textId="12CA8CE2" w:rsidR="00B900C6" w:rsidRPr="005309CF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Codificacion</w:t>
            </w:r>
            <w:proofErr w:type="spellEnd"/>
          </w:p>
        </w:tc>
        <w:tc>
          <w:tcPr>
            <w:tcW w:w="1408" w:type="pct"/>
          </w:tcPr>
          <w:p w14:paraId="343B1A6E" w14:textId="400A1CDE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6/02/2020</w:t>
            </w:r>
          </w:p>
        </w:tc>
      </w:tr>
      <w:tr w:rsidR="00A437BD" w:rsidRPr="005309CF" w14:paraId="79DF8F65" w14:textId="77777777" w:rsidTr="00391000">
        <w:trPr>
          <w:trHeight w:val="67"/>
        </w:trPr>
        <w:tc>
          <w:tcPr>
            <w:tcW w:w="491" w:type="pct"/>
          </w:tcPr>
          <w:p w14:paraId="1444D07A" w14:textId="108D0736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5</w:t>
            </w:r>
          </w:p>
        </w:tc>
        <w:tc>
          <w:tcPr>
            <w:tcW w:w="694" w:type="pct"/>
          </w:tcPr>
          <w:p w14:paraId="2EFE94F0" w14:textId="0D5A5D4A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77A49300" w14:textId="7F8B7A9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totipo</w:t>
            </w:r>
          </w:p>
        </w:tc>
        <w:tc>
          <w:tcPr>
            <w:tcW w:w="1408" w:type="pct"/>
          </w:tcPr>
          <w:p w14:paraId="7FA862B4" w14:textId="71E25AA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2/2020</w:t>
            </w:r>
          </w:p>
        </w:tc>
      </w:tr>
      <w:tr w:rsidR="00A437BD" w:rsidRPr="005309CF" w14:paraId="6FBA739A" w14:textId="77777777" w:rsidTr="00391000">
        <w:trPr>
          <w:trHeight w:val="67"/>
        </w:trPr>
        <w:tc>
          <w:tcPr>
            <w:tcW w:w="491" w:type="pct"/>
          </w:tcPr>
          <w:p w14:paraId="53E06051" w14:textId="5EF1DD8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6</w:t>
            </w:r>
          </w:p>
        </w:tc>
        <w:tc>
          <w:tcPr>
            <w:tcW w:w="694" w:type="pct"/>
          </w:tcPr>
          <w:p w14:paraId="61DBDF5C" w14:textId="6A00A736" w:rsidR="00A437BD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mplementacion</w:t>
            </w:r>
            <w:proofErr w:type="spellEnd"/>
          </w:p>
        </w:tc>
        <w:tc>
          <w:tcPr>
            <w:tcW w:w="2407" w:type="pct"/>
          </w:tcPr>
          <w:p w14:paraId="4B14C7C1" w14:textId="24EBC1F0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oner el  Prueba el </w:t>
            </w:r>
            <w:proofErr w:type="spellStart"/>
            <w:r>
              <w:rPr>
                <w:lang w:bidi="en-US"/>
              </w:rPr>
              <w:t>Sw</w:t>
            </w:r>
            <w:proofErr w:type="spellEnd"/>
          </w:p>
        </w:tc>
        <w:tc>
          <w:tcPr>
            <w:tcW w:w="1408" w:type="pct"/>
          </w:tcPr>
          <w:p w14:paraId="77401033" w14:textId="3B15C1A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0/02/2020</w:t>
            </w:r>
          </w:p>
        </w:tc>
      </w:tr>
      <w:tr w:rsidR="00A437BD" w:rsidRPr="005309CF" w14:paraId="44D93836" w14:textId="77777777" w:rsidTr="00391000">
        <w:trPr>
          <w:trHeight w:val="67"/>
        </w:trPr>
        <w:tc>
          <w:tcPr>
            <w:tcW w:w="491" w:type="pct"/>
          </w:tcPr>
          <w:p w14:paraId="44E6463F" w14:textId="7D07ED5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7</w:t>
            </w:r>
          </w:p>
        </w:tc>
        <w:tc>
          <w:tcPr>
            <w:tcW w:w="694" w:type="pct"/>
          </w:tcPr>
          <w:p w14:paraId="5121AD43" w14:textId="37A3B1A2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1400BD08" w14:textId="1A0290BE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orregir errores</w:t>
            </w:r>
          </w:p>
        </w:tc>
        <w:tc>
          <w:tcPr>
            <w:tcW w:w="1408" w:type="pct"/>
          </w:tcPr>
          <w:p w14:paraId="7B609FA3" w14:textId="379CC597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4/02/2020</w:t>
            </w:r>
          </w:p>
        </w:tc>
      </w:tr>
      <w:tr w:rsidR="00A437BD" w:rsidRPr="005309CF" w14:paraId="20C4C94B" w14:textId="77777777" w:rsidTr="00391000">
        <w:trPr>
          <w:trHeight w:val="67"/>
        </w:trPr>
        <w:tc>
          <w:tcPr>
            <w:tcW w:w="491" w:type="pct"/>
          </w:tcPr>
          <w:p w14:paraId="226B782A" w14:textId="3429AE53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8</w:t>
            </w:r>
          </w:p>
        </w:tc>
        <w:tc>
          <w:tcPr>
            <w:tcW w:w="694" w:type="pct"/>
          </w:tcPr>
          <w:p w14:paraId="0FEDACEA" w14:textId="386B0768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tiro</w:t>
            </w:r>
          </w:p>
        </w:tc>
        <w:tc>
          <w:tcPr>
            <w:tcW w:w="2407" w:type="pct"/>
          </w:tcPr>
          <w:p w14:paraId="2C0F55B1" w14:textId="6F77969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roducto </w:t>
            </w:r>
            <w:proofErr w:type="spellStart"/>
            <w:r>
              <w:rPr>
                <w:lang w:bidi="en-US"/>
              </w:rPr>
              <w:t>finsl</w:t>
            </w:r>
            <w:proofErr w:type="spellEnd"/>
          </w:p>
        </w:tc>
        <w:tc>
          <w:tcPr>
            <w:tcW w:w="1408" w:type="pct"/>
          </w:tcPr>
          <w:p w14:paraId="6357221E" w14:textId="3EA258D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08/03/2020</w:t>
            </w: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8" w:name="_Toc353139602"/>
      <w:bookmarkStart w:id="129" w:name="_Ref353205545"/>
      <w:bookmarkStart w:id="130" w:name="_Ref353205562"/>
      <w:bookmarkStart w:id="131" w:name="_Toc353217729"/>
      <w:bookmarkStart w:id="132" w:name="_Toc353218500"/>
      <w:bookmarkStart w:id="133" w:name="_Toc353218611"/>
      <w:bookmarkStart w:id="134" w:name="_Toc353220168"/>
      <w:bookmarkStart w:id="135" w:name="_Toc353220420"/>
      <w:bookmarkStart w:id="136" w:name="_Toc353359624"/>
      <w:bookmarkStart w:id="137" w:name="_Toc357799075"/>
      <w:bookmarkStart w:id="138" w:name="_Toc357799253"/>
      <w:bookmarkStart w:id="139" w:name="_Toc357859637"/>
      <w:bookmarkStart w:id="140" w:name="_Toc363466394"/>
      <w:bookmarkStart w:id="141" w:name="_Toc363473105"/>
      <w:bookmarkStart w:id="142" w:name="_Ref367311390"/>
      <w:bookmarkStart w:id="143" w:name="_Ref381018627"/>
      <w:r w:rsidRPr="002A755C">
        <w:rPr>
          <w:lang w:val="es-ES"/>
        </w:rPr>
        <w:t>Políticas, directivas y procedimientos aplicables en el PGC</w:t>
      </w:r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política  aplicar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4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56421E4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A437BD">
        <w:rPr>
          <w:lang w:val="es-ES" w:bidi="en-US"/>
        </w:rPr>
        <w:tab/>
        <w:t>:</w:t>
      </w:r>
      <w:r w:rsidR="00A437BD" w:rsidRPr="00A437BD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A437B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A437BD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277E500D" w14:textId="7ADF15A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A437BD">
        <w:rPr>
          <w:lang w:val="es-ES" w:bidi="en-US"/>
        </w:rPr>
        <w:t>v01</w:t>
      </w:r>
      <w:proofErr w:type="gramEnd"/>
      <w:r w:rsidR="00A437BD">
        <w:rPr>
          <w:lang w:val="es-ES" w:bidi="en-US"/>
        </w:rPr>
        <w:t>-master</w:t>
      </w:r>
    </w:p>
    <w:p w14:paraId="33D1BBE5" w14:textId="50689C7E" w:rsidR="003D4CA1" w:rsidRPr="005309CF" w:rsidRDefault="00A437BD" w:rsidP="003D4CA1">
      <w:pPr>
        <w:pStyle w:val="Sinespaciado"/>
        <w:ind w:left="2832"/>
        <w:rPr>
          <w:lang w:val="es-ES" w:bidi="en-US"/>
        </w:rPr>
      </w:pPr>
      <w:r>
        <w:rPr>
          <w:lang w:val="es-ES" w:bidi="en-US"/>
        </w:rPr>
        <w:t>Código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proofErr w:type="gramStart"/>
      <w:r>
        <w:rPr>
          <w:lang w:val="es-ES" w:bidi="en-US"/>
        </w:rPr>
        <w:t>:001</w:t>
      </w:r>
      <w:proofErr w:type="gramEnd"/>
      <w:r>
        <w:rPr>
          <w:lang w:val="es-ES" w:bidi="en-US"/>
        </w:rPr>
        <w:t>-1</w:t>
      </w:r>
    </w:p>
    <w:p w14:paraId="10220A60" w14:textId="27265394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="00A437BD">
        <w:rPr>
          <w:lang w:val="es-ES" w:bidi="en-US"/>
        </w:rPr>
        <w:t>:master</w:t>
      </w:r>
      <w:proofErr w:type="gramEnd"/>
    </w:p>
    <w:p w14:paraId="04F4B19C" w14:textId="19ED7F8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="00A437BD">
        <w:rPr>
          <w:lang w:val="es-ES" w:bidi="en-US"/>
        </w:rPr>
        <w:t>18/01/2020</w:t>
      </w:r>
      <w:r w:rsidRPr="005309CF">
        <w:rPr>
          <w:lang w:val="es-ES" w:bidi="en-US"/>
        </w:rPr>
        <w:t xml:space="preserve">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163"/>
        <w:gridCol w:w="1003"/>
        <w:gridCol w:w="1831"/>
        <w:gridCol w:w="1707"/>
        <w:gridCol w:w="1407"/>
        <w:gridCol w:w="2229"/>
      </w:tblGrid>
      <w:tr w:rsidR="003D4CA1" w:rsidRPr="005309CF" w14:paraId="0102A7DC" w14:textId="77777777" w:rsidTr="00A437BD">
        <w:trPr>
          <w:jc w:val="center"/>
        </w:trPr>
        <w:tc>
          <w:tcPr>
            <w:tcW w:w="623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980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14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753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193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A437BD">
        <w:trPr>
          <w:jc w:val="center"/>
        </w:trPr>
        <w:tc>
          <w:tcPr>
            <w:tcW w:w="623" w:type="pct"/>
            <w:vMerge w:val="restart"/>
          </w:tcPr>
          <w:p w14:paraId="5DEE5DBD" w14:textId="4742AF9E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0.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980" w:type="pct"/>
          </w:tcPr>
          <w:p w14:paraId="36CE45B6" w14:textId="0B22DE8D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22551BAE" w14:textId="7D4B0A7C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36139D68" w14:textId="608D5458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298A654A" w14:textId="757EE3BD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Oficina</w:t>
            </w:r>
          </w:p>
        </w:tc>
      </w:tr>
      <w:tr w:rsidR="00A437BD" w:rsidRPr="005309CF" w14:paraId="068E3096" w14:textId="77777777" w:rsidTr="00A437BD">
        <w:trPr>
          <w:jc w:val="center"/>
        </w:trPr>
        <w:tc>
          <w:tcPr>
            <w:tcW w:w="623" w:type="pct"/>
            <w:vMerge/>
          </w:tcPr>
          <w:p w14:paraId="2544ECED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980" w:type="pct"/>
          </w:tcPr>
          <w:p w14:paraId="5E2FB44E" w14:textId="77BB3EB8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6724F657" w14:textId="42DE2DBC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100B57ED" w14:textId="19734085" w:rsidR="00A437BD" w:rsidRPr="005309CF" w:rsidRDefault="00A437BD" w:rsidP="00A437BD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1E38DD4A" w14:textId="63C2756A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A437BD">
              <w:rPr>
                <w:u w:val="single"/>
                <w:lang w:bidi="en-US"/>
              </w:rPr>
              <w:t>Correo</w:t>
            </w: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5" w:name="_Toc320110291"/>
      <w:bookmarkStart w:id="146" w:name="_Toc353139603"/>
      <w:bookmarkStart w:id="147" w:name="_Ref353196896"/>
      <w:bookmarkStart w:id="148" w:name="_Ref353196903"/>
      <w:bookmarkStart w:id="149" w:name="_Toc353217730"/>
      <w:bookmarkStart w:id="150" w:name="_Toc353218501"/>
      <w:bookmarkStart w:id="151" w:name="_Toc353218612"/>
      <w:bookmarkStart w:id="152" w:name="_Toc353220169"/>
      <w:bookmarkStart w:id="153" w:name="_Toc353220421"/>
      <w:bookmarkStart w:id="154" w:name="_Toc353359625"/>
      <w:bookmarkStart w:id="155" w:name="_Toc357799076"/>
      <w:bookmarkStart w:id="156" w:name="_Toc357799254"/>
      <w:bookmarkStart w:id="157" w:name="_Toc357859638"/>
      <w:bookmarkStart w:id="158" w:name="_Ref363331864"/>
      <w:bookmarkStart w:id="159" w:name="_Toc363466396"/>
      <w:bookmarkStart w:id="160" w:name="_Toc363473109"/>
      <w:bookmarkStart w:id="161" w:name="_Ref367312088"/>
      <w:bookmarkStart w:id="162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</w:t>
      </w:r>
      <w:r w:rsidRPr="005309CF">
        <w:rPr>
          <w:lang w:val="es-ES" w:bidi="en-US"/>
        </w:rPr>
        <w:lastRenderedPageBreak/>
        <w:t xml:space="preserve">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C" w:eastAsia="es-EC"/>
        </w:rPr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3" w:name="_Toc320110292"/>
      <w:bookmarkStart w:id="164" w:name="_Toc353139604"/>
      <w:bookmarkStart w:id="165" w:name="_Toc353217731"/>
      <w:bookmarkStart w:id="166" w:name="_Toc353218502"/>
      <w:bookmarkStart w:id="167" w:name="_Toc353218613"/>
      <w:bookmarkStart w:id="168" w:name="_Toc353220170"/>
      <w:bookmarkStart w:id="169" w:name="_Toc353220422"/>
      <w:bookmarkStart w:id="170" w:name="_Toc353359626"/>
      <w:bookmarkStart w:id="171" w:name="_Toc357799077"/>
      <w:bookmarkStart w:id="172" w:name="_Toc357799255"/>
      <w:bookmarkStart w:id="173" w:name="_Toc357859639"/>
      <w:bookmarkStart w:id="174" w:name="_Toc363466397"/>
      <w:bookmarkStart w:id="175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para  el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C" w:eastAsia="es-EC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6" w:name="_Toc353283691"/>
      <w:bookmarkStart w:id="177" w:name="_Toc353283739"/>
      <w:bookmarkStart w:id="178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B9EF4E2" w14:textId="5B7AD70F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bookmarkStart w:id="179" w:name="_Toc320110293"/>
      <w:bookmarkStart w:id="180" w:name="_Toc347402927"/>
      <w:bookmarkStart w:id="181" w:name="_Toc353139605"/>
      <w:bookmarkStart w:id="182" w:name="_Toc353217732"/>
      <w:bookmarkStart w:id="183" w:name="_Toc353218503"/>
      <w:bookmarkStart w:id="184" w:name="_Toc353218614"/>
      <w:bookmarkStart w:id="185" w:name="_Toc353220171"/>
      <w:bookmarkStart w:id="186" w:name="_Toc353220423"/>
      <w:bookmarkStart w:id="187" w:name="_Toc353359627"/>
      <w:bookmarkStart w:id="188" w:name="_Toc357799078"/>
      <w:bookmarkStart w:id="189" w:name="_Toc357799256"/>
      <w:bookmarkStart w:id="190" w:name="_Toc357859640"/>
      <w:bookmarkStart w:id="191" w:name="_Toc363466398"/>
      <w:bookmarkStart w:id="192" w:name="_Toc363473111"/>
      <w:bookmarkEnd w:id="176"/>
      <w:bookmarkEnd w:id="177"/>
      <w:bookmarkEnd w:id="178"/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C2584B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660B7F1" w14:textId="70DB5B3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  <w:r>
        <w:rPr>
          <w:lang w:val="es-ES" w:bidi="en-US"/>
        </w:rPr>
        <w:t xml:space="preserve"> </w:t>
      </w:r>
    </w:p>
    <w:p w14:paraId="577D8E7D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06D0278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A884E6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7BA457D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5A34139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AE069CA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E472D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AF558C4" w14:textId="77777777" w:rsidTr="00807E7E">
        <w:trPr>
          <w:jc w:val="center"/>
        </w:trPr>
        <w:tc>
          <w:tcPr>
            <w:tcW w:w="1777" w:type="pct"/>
            <w:gridSpan w:val="2"/>
          </w:tcPr>
          <w:p w14:paraId="6ACA09F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3ED8AD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1</w:t>
            </w:r>
          </w:p>
        </w:tc>
      </w:tr>
      <w:tr w:rsidR="00807E7E" w:rsidRPr="005309CF" w14:paraId="76F5A7BC" w14:textId="77777777" w:rsidTr="00807E7E">
        <w:trPr>
          <w:jc w:val="center"/>
        </w:trPr>
        <w:tc>
          <w:tcPr>
            <w:tcW w:w="1777" w:type="pct"/>
            <w:gridSpan w:val="2"/>
          </w:tcPr>
          <w:p w14:paraId="215B232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0617C9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del dominio</w:t>
            </w:r>
          </w:p>
        </w:tc>
      </w:tr>
      <w:tr w:rsidR="00807E7E" w:rsidRPr="005309CF" w14:paraId="0562F65F" w14:textId="77777777" w:rsidTr="00807E7E">
        <w:trPr>
          <w:jc w:val="center"/>
        </w:trPr>
        <w:tc>
          <w:tcPr>
            <w:tcW w:w="1777" w:type="pct"/>
            <w:gridSpan w:val="2"/>
          </w:tcPr>
          <w:p w14:paraId="4930D34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127227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</w:t>
            </w:r>
            <w:r w:rsidRPr="002D4F3E">
              <w:rPr>
                <w:lang w:bidi="en-US"/>
              </w:rPr>
              <w:t>odelo conceptual de todos los temas relacionados con un problema específico.</w:t>
            </w:r>
          </w:p>
        </w:tc>
      </w:tr>
      <w:tr w:rsidR="00807E7E" w:rsidRPr="005309CF" w14:paraId="03A47EE6" w14:textId="77777777" w:rsidTr="00807E7E">
        <w:trPr>
          <w:jc w:val="center"/>
        </w:trPr>
        <w:tc>
          <w:tcPr>
            <w:tcW w:w="1777" w:type="pct"/>
            <w:gridSpan w:val="2"/>
          </w:tcPr>
          <w:p w14:paraId="40924FC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80BB17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1</w:t>
            </w:r>
          </w:p>
        </w:tc>
      </w:tr>
      <w:tr w:rsidR="00807E7E" w:rsidRPr="005309CF" w14:paraId="1EA039FC" w14:textId="77777777" w:rsidTr="00807E7E">
        <w:trPr>
          <w:jc w:val="center"/>
        </w:trPr>
        <w:tc>
          <w:tcPr>
            <w:tcW w:w="1777" w:type="pct"/>
            <w:gridSpan w:val="2"/>
          </w:tcPr>
          <w:p w14:paraId="58A4EE6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A5AF61B" w14:textId="02FD2241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0485D3B0" w14:textId="77777777" w:rsidTr="00807E7E">
        <w:trPr>
          <w:jc w:val="center"/>
        </w:trPr>
        <w:tc>
          <w:tcPr>
            <w:tcW w:w="1777" w:type="pct"/>
            <w:gridSpan w:val="2"/>
          </w:tcPr>
          <w:p w14:paraId="03DD39A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8F9DC5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4839AF88" w14:textId="77777777" w:rsidTr="00807E7E">
        <w:trPr>
          <w:jc w:val="center"/>
        </w:trPr>
        <w:tc>
          <w:tcPr>
            <w:tcW w:w="1777" w:type="pct"/>
            <w:gridSpan w:val="2"/>
          </w:tcPr>
          <w:p w14:paraId="1D16CC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EB4C6C2" w14:textId="40D67B7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ontrol</w:t>
            </w:r>
          </w:p>
        </w:tc>
      </w:tr>
      <w:tr w:rsidR="00807E7E" w:rsidRPr="005309CF" w14:paraId="5369E367" w14:textId="77777777" w:rsidTr="00807E7E">
        <w:trPr>
          <w:jc w:val="center"/>
        </w:trPr>
        <w:tc>
          <w:tcPr>
            <w:tcW w:w="1777" w:type="pct"/>
            <w:gridSpan w:val="2"/>
          </w:tcPr>
          <w:p w14:paraId="680FD0F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1CF93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2BA791F6" w14:textId="77777777" w:rsidTr="00807E7E">
        <w:trPr>
          <w:jc w:val="center"/>
        </w:trPr>
        <w:tc>
          <w:tcPr>
            <w:tcW w:w="1777" w:type="pct"/>
            <w:gridSpan w:val="2"/>
          </w:tcPr>
          <w:p w14:paraId="2045C22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2F35526B" w14:textId="72F39B94" w:rsidR="00807E7E" w:rsidRPr="00C72ED7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ModeloDominio.docx</w:t>
            </w:r>
          </w:p>
        </w:tc>
      </w:tr>
      <w:tr w:rsidR="00807E7E" w:rsidRPr="005309CF" w14:paraId="77F7F2C4" w14:textId="77777777" w:rsidTr="00807E7E">
        <w:trPr>
          <w:jc w:val="center"/>
        </w:trPr>
        <w:tc>
          <w:tcPr>
            <w:tcW w:w="1777" w:type="pct"/>
            <w:gridSpan w:val="2"/>
          </w:tcPr>
          <w:p w14:paraId="569761F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0895DA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A2A8EB2" w14:textId="77777777" w:rsidTr="00807E7E">
        <w:trPr>
          <w:jc w:val="center"/>
        </w:trPr>
        <w:tc>
          <w:tcPr>
            <w:tcW w:w="1777" w:type="pct"/>
            <w:gridSpan w:val="2"/>
          </w:tcPr>
          <w:p w14:paraId="7E29328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D85340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5DB11070" w14:textId="77777777" w:rsidR="00807E7E" w:rsidRDefault="00807E7E" w:rsidP="00807E7E">
      <w:pPr>
        <w:ind w:firstLine="0"/>
      </w:pPr>
    </w:p>
    <w:p w14:paraId="6CD0875B" w14:textId="77777777" w:rsidR="00807E7E" w:rsidRDefault="00807E7E" w:rsidP="00807E7E">
      <w:pPr>
        <w:spacing w:before="0" w:after="160" w:line="259" w:lineRule="auto"/>
        <w:ind w:firstLine="0"/>
        <w:jc w:val="left"/>
      </w:pPr>
    </w:p>
    <w:p w14:paraId="45B0772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003C217A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DDD089C" w14:textId="1A8F5B7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3A0007F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C3FD65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680F798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2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DC18F28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34B66F30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55D445EC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4B8B657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79A27023" w14:textId="77777777" w:rsidTr="00807E7E">
        <w:trPr>
          <w:jc w:val="center"/>
        </w:trPr>
        <w:tc>
          <w:tcPr>
            <w:tcW w:w="1777" w:type="pct"/>
            <w:gridSpan w:val="2"/>
          </w:tcPr>
          <w:p w14:paraId="459DB91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4ED26C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2</w:t>
            </w:r>
          </w:p>
        </w:tc>
      </w:tr>
      <w:tr w:rsidR="00807E7E" w:rsidRPr="005309CF" w14:paraId="09E53AC9" w14:textId="77777777" w:rsidTr="00807E7E">
        <w:trPr>
          <w:jc w:val="center"/>
        </w:trPr>
        <w:tc>
          <w:tcPr>
            <w:tcW w:w="1777" w:type="pct"/>
            <w:gridSpan w:val="2"/>
          </w:tcPr>
          <w:p w14:paraId="67B4FA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50D4A39" w14:textId="5C9D8EBE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 de Usuarios</w:t>
            </w:r>
          </w:p>
        </w:tc>
      </w:tr>
      <w:tr w:rsidR="00807E7E" w:rsidRPr="005309CF" w14:paraId="565BCC80" w14:textId="77777777" w:rsidTr="00807E7E">
        <w:trPr>
          <w:jc w:val="center"/>
        </w:trPr>
        <w:tc>
          <w:tcPr>
            <w:tcW w:w="1777" w:type="pct"/>
            <w:gridSpan w:val="2"/>
          </w:tcPr>
          <w:p w14:paraId="3A0CEED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D335BF7" w14:textId="187F659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</w:t>
            </w:r>
            <w:r w:rsidRPr="002D4F3E">
              <w:rPr>
                <w:lang w:bidi="en-US"/>
              </w:rPr>
              <w:t xml:space="preserve">s una forma de </w:t>
            </w:r>
            <w:proofErr w:type="spellStart"/>
            <w:r>
              <w:rPr>
                <w:lang w:bidi="en-US"/>
              </w:rPr>
              <w:t>de</w:t>
            </w:r>
            <w:proofErr w:type="spellEnd"/>
            <w:r>
              <w:rPr>
                <w:lang w:bidi="en-US"/>
              </w:rPr>
              <w:t xml:space="preserve"> explica el requisito</w:t>
            </w:r>
            <w:proofErr w:type="gramStart"/>
            <w:r>
              <w:rPr>
                <w:lang w:bidi="en-US"/>
              </w:rPr>
              <w:t>.</w:t>
            </w:r>
            <w:r w:rsidRPr="002D4F3E">
              <w:rPr>
                <w:lang w:bidi="en-US"/>
              </w:rPr>
              <w:t>.</w:t>
            </w:r>
            <w:proofErr w:type="gramEnd"/>
          </w:p>
        </w:tc>
      </w:tr>
      <w:tr w:rsidR="00807E7E" w:rsidRPr="005309CF" w14:paraId="278AD3AB" w14:textId="77777777" w:rsidTr="00807E7E">
        <w:trPr>
          <w:jc w:val="center"/>
        </w:trPr>
        <w:tc>
          <w:tcPr>
            <w:tcW w:w="1777" w:type="pct"/>
            <w:gridSpan w:val="2"/>
          </w:tcPr>
          <w:p w14:paraId="1AC1261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7EDE0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42C8065" w14:textId="77777777" w:rsidTr="00807E7E">
        <w:trPr>
          <w:jc w:val="center"/>
        </w:trPr>
        <w:tc>
          <w:tcPr>
            <w:tcW w:w="1777" w:type="pct"/>
            <w:gridSpan w:val="2"/>
          </w:tcPr>
          <w:p w14:paraId="13E71DF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4755437" w14:textId="12E3CC86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13C3AC91" w14:textId="77777777" w:rsidTr="00807E7E">
        <w:trPr>
          <w:jc w:val="center"/>
        </w:trPr>
        <w:tc>
          <w:tcPr>
            <w:tcW w:w="1777" w:type="pct"/>
            <w:gridSpan w:val="2"/>
          </w:tcPr>
          <w:p w14:paraId="7A46884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7EE78AC5" w14:textId="57FE659D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lima</w:t>
            </w:r>
          </w:p>
        </w:tc>
      </w:tr>
      <w:tr w:rsidR="00807E7E" w:rsidRPr="005309CF" w14:paraId="58CAE150" w14:textId="77777777" w:rsidTr="00807E7E">
        <w:trPr>
          <w:jc w:val="center"/>
        </w:trPr>
        <w:tc>
          <w:tcPr>
            <w:tcW w:w="1777" w:type="pct"/>
            <w:gridSpan w:val="2"/>
          </w:tcPr>
          <w:p w14:paraId="54BFFA0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3E8106C" w14:textId="4F62A95F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 clima</w:t>
            </w:r>
          </w:p>
        </w:tc>
      </w:tr>
      <w:tr w:rsidR="00807E7E" w:rsidRPr="005309CF" w14:paraId="452DC75A" w14:textId="77777777" w:rsidTr="00807E7E">
        <w:trPr>
          <w:jc w:val="center"/>
        </w:trPr>
        <w:tc>
          <w:tcPr>
            <w:tcW w:w="1777" w:type="pct"/>
            <w:gridSpan w:val="2"/>
          </w:tcPr>
          <w:p w14:paraId="7A32B15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5CA83C5" w14:textId="3A0C8D6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tilla</w:t>
            </w:r>
          </w:p>
        </w:tc>
      </w:tr>
      <w:tr w:rsidR="00807E7E" w:rsidRPr="005309CF" w14:paraId="79178C4A" w14:textId="77777777" w:rsidTr="00807E7E">
        <w:trPr>
          <w:jc w:val="center"/>
        </w:trPr>
        <w:tc>
          <w:tcPr>
            <w:tcW w:w="1777" w:type="pct"/>
            <w:gridSpan w:val="2"/>
          </w:tcPr>
          <w:p w14:paraId="084596A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0B20931" w14:textId="12685218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Historias-Usuario \HistoriaUsuario.doc</w:t>
            </w:r>
          </w:p>
        </w:tc>
      </w:tr>
      <w:tr w:rsidR="00807E7E" w:rsidRPr="005309CF" w14:paraId="3AA81746" w14:textId="77777777" w:rsidTr="00807E7E">
        <w:trPr>
          <w:jc w:val="center"/>
        </w:trPr>
        <w:tc>
          <w:tcPr>
            <w:tcW w:w="1777" w:type="pct"/>
            <w:gridSpan w:val="2"/>
          </w:tcPr>
          <w:p w14:paraId="176DFD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1B152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3851760D" w14:textId="77777777" w:rsidTr="00807E7E">
        <w:trPr>
          <w:jc w:val="center"/>
        </w:trPr>
        <w:tc>
          <w:tcPr>
            <w:tcW w:w="1777" w:type="pct"/>
            <w:gridSpan w:val="2"/>
          </w:tcPr>
          <w:p w14:paraId="5D91B24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70D2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282A9EF3" w14:textId="5FD73B1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06209C09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2C0EAAE3" w14:textId="626B57CF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9BE80F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2C671811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A1319D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3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A544F4D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19D258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3594E82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C9A665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E570C0A" w14:textId="77777777" w:rsidTr="00807E7E">
        <w:trPr>
          <w:jc w:val="center"/>
        </w:trPr>
        <w:tc>
          <w:tcPr>
            <w:tcW w:w="1777" w:type="pct"/>
            <w:gridSpan w:val="2"/>
          </w:tcPr>
          <w:p w14:paraId="4F730BF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B9E2DF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3</w:t>
            </w:r>
          </w:p>
        </w:tc>
      </w:tr>
      <w:tr w:rsidR="00807E7E" w:rsidRPr="005309CF" w14:paraId="3F1CEE49" w14:textId="77777777" w:rsidTr="00807E7E">
        <w:trPr>
          <w:jc w:val="center"/>
        </w:trPr>
        <w:tc>
          <w:tcPr>
            <w:tcW w:w="1777" w:type="pct"/>
            <w:gridSpan w:val="2"/>
          </w:tcPr>
          <w:p w14:paraId="7C75C04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DA20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isión</w:t>
            </w:r>
          </w:p>
        </w:tc>
      </w:tr>
      <w:tr w:rsidR="00807E7E" w:rsidRPr="005309CF" w14:paraId="58F614F5" w14:textId="77777777" w:rsidTr="00807E7E">
        <w:trPr>
          <w:jc w:val="center"/>
        </w:trPr>
        <w:tc>
          <w:tcPr>
            <w:tcW w:w="1777" w:type="pct"/>
            <w:gridSpan w:val="2"/>
          </w:tcPr>
          <w:p w14:paraId="53EE2B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3171E6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acia donde está proyectado llegar con el sistema software.</w:t>
            </w:r>
          </w:p>
        </w:tc>
      </w:tr>
      <w:tr w:rsidR="00807E7E" w:rsidRPr="005309CF" w14:paraId="6DABC0DE" w14:textId="77777777" w:rsidTr="00807E7E">
        <w:trPr>
          <w:jc w:val="center"/>
        </w:trPr>
        <w:tc>
          <w:tcPr>
            <w:tcW w:w="1777" w:type="pct"/>
            <w:gridSpan w:val="2"/>
          </w:tcPr>
          <w:p w14:paraId="738ED60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9B6321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CB82FB3" w14:textId="77777777" w:rsidTr="00807E7E">
        <w:trPr>
          <w:jc w:val="center"/>
        </w:trPr>
        <w:tc>
          <w:tcPr>
            <w:tcW w:w="1777" w:type="pct"/>
            <w:gridSpan w:val="2"/>
          </w:tcPr>
          <w:p w14:paraId="7112E6C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D2D44E0" w14:textId="70DBE6C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4059262D" w14:textId="77777777" w:rsidTr="00807E7E">
        <w:trPr>
          <w:jc w:val="center"/>
        </w:trPr>
        <w:tc>
          <w:tcPr>
            <w:tcW w:w="1777" w:type="pct"/>
            <w:gridSpan w:val="2"/>
          </w:tcPr>
          <w:p w14:paraId="510AB64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2FF89E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5CF92981" w14:textId="77777777" w:rsidTr="00807E7E">
        <w:trPr>
          <w:jc w:val="center"/>
        </w:trPr>
        <w:tc>
          <w:tcPr>
            <w:tcW w:w="1777" w:type="pct"/>
            <w:gridSpan w:val="2"/>
          </w:tcPr>
          <w:p w14:paraId="371A50F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7A195B6" w14:textId="7D728F6B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Sistema para control del clima </w:t>
            </w:r>
          </w:p>
        </w:tc>
      </w:tr>
      <w:tr w:rsidR="00807E7E" w:rsidRPr="005309CF" w14:paraId="5F6BD8EB" w14:textId="77777777" w:rsidTr="00807E7E">
        <w:trPr>
          <w:jc w:val="center"/>
        </w:trPr>
        <w:tc>
          <w:tcPr>
            <w:tcW w:w="1777" w:type="pct"/>
            <w:gridSpan w:val="2"/>
          </w:tcPr>
          <w:p w14:paraId="5DBA112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630F67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43DB7FD4" w14:textId="77777777" w:rsidTr="00807E7E">
        <w:trPr>
          <w:jc w:val="center"/>
        </w:trPr>
        <w:tc>
          <w:tcPr>
            <w:tcW w:w="1777" w:type="pct"/>
            <w:gridSpan w:val="2"/>
          </w:tcPr>
          <w:p w14:paraId="476D973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24F361B" w14:textId="4034A9CB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Vision.docx</w:t>
            </w:r>
          </w:p>
        </w:tc>
      </w:tr>
      <w:tr w:rsidR="00807E7E" w:rsidRPr="005309CF" w14:paraId="49EE8380" w14:textId="77777777" w:rsidTr="00807E7E">
        <w:trPr>
          <w:jc w:val="center"/>
        </w:trPr>
        <w:tc>
          <w:tcPr>
            <w:tcW w:w="1777" w:type="pct"/>
            <w:gridSpan w:val="2"/>
          </w:tcPr>
          <w:p w14:paraId="56C3AF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2C335FC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F557B94" w14:textId="77777777" w:rsidTr="00807E7E">
        <w:trPr>
          <w:jc w:val="center"/>
        </w:trPr>
        <w:tc>
          <w:tcPr>
            <w:tcW w:w="1777" w:type="pct"/>
            <w:gridSpan w:val="2"/>
          </w:tcPr>
          <w:p w14:paraId="5E37AB6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18B7697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D72C0F2" w14:textId="77777777" w:rsidR="00807E7E" w:rsidRDefault="00807E7E" w:rsidP="00807E7E">
      <w:pPr>
        <w:spacing w:before="0" w:line="240" w:lineRule="auto"/>
        <w:jc w:val="center"/>
        <w:rPr>
          <w:lang w:val="es-ES" w:bidi="en-US"/>
        </w:rPr>
      </w:pPr>
    </w:p>
    <w:p w14:paraId="5660D822" w14:textId="77777777" w:rsidR="00807E7E" w:rsidRDefault="00807E7E" w:rsidP="00807E7E">
      <w:pPr>
        <w:spacing w:before="0" w:line="240" w:lineRule="auto"/>
        <w:ind w:firstLine="0"/>
        <w:rPr>
          <w:lang w:val="es-ES" w:bidi="en-US"/>
        </w:rPr>
      </w:pPr>
    </w:p>
    <w:p w14:paraId="5C50707C" w14:textId="18E5E0C5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4F8209D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0E07D92A" w14:textId="2F60121B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5E22E79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7C1B62B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41A63482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4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901FEF0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2039442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FF87FB5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0B48200B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99B81C4" w14:textId="77777777" w:rsidTr="00807E7E">
        <w:trPr>
          <w:jc w:val="center"/>
        </w:trPr>
        <w:tc>
          <w:tcPr>
            <w:tcW w:w="1777" w:type="pct"/>
            <w:gridSpan w:val="2"/>
          </w:tcPr>
          <w:p w14:paraId="0C9E3F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2DEAF3E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4</w:t>
            </w:r>
          </w:p>
        </w:tc>
      </w:tr>
      <w:tr w:rsidR="00807E7E" w:rsidRPr="005309CF" w14:paraId="287E8057" w14:textId="77777777" w:rsidTr="00807E7E">
        <w:trPr>
          <w:jc w:val="center"/>
        </w:trPr>
        <w:tc>
          <w:tcPr>
            <w:tcW w:w="1777" w:type="pct"/>
            <w:gridSpan w:val="2"/>
          </w:tcPr>
          <w:p w14:paraId="4DCE136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5CBDA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pecificación complementaria</w:t>
            </w:r>
          </w:p>
        </w:tc>
      </w:tr>
      <w:tr w:rsidR="00807E7E" w:rsidRPr="005309CF" w14:paraId="7A621F3E" w14:textId="77777777" w:rsidTr="00807E7E">
        <w:trPr>
          <w:jc w:val="center"/>
        </w:trPr>
        <w:tc>
          <w:tcPr>
            <w:tcW w:w="1777" w:type="pct"/>
            <w:gridSpan w:val="2"/>
          </w:tcPr>
          <w:p w14:paraId="180E4A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75B088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formación adicional acerca del sistema.</w:t>
            </w:r>
          </w:p>
        </w:tc>
      </w:tr>
      <w:tr w:rsidR="00807E7E" w:rsidRPr="005309CF" w14:paraId="68754DFE" w14:textId="77777777" w:rsidTr="00807E7E">
        <w:trPr>
          <w:jc w:val="center"/>
        </w:trPr>
        <w:tc>
          <w:tcPr>
            <w:tcW w:w="1777" w:type="pct"/>
            <w:gridSpan w:val="2"/>
          </w:tcPr>
          <w:p w14:paraId="21557A6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7454BA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2BA22BDC" w14:textId="77777777" w:rsidTr="00807E7E">
        <w:trPr>
          <w:jc w:val="center"/>
        </w:trPr>
        <w:tc>
          <w:tcPr>
            <w:tcW w:w="1777" w:type="pct"/>
            <w:gridSpan w:val="2"/>
          </w:tcPr>
          <w:p w14:paraId="773DE5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CA61C8E" w14:textId="7E8C35A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o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  <w:r>
              <w:rPr>
                <w:lang w:bidi="en-US"/>
              </w:rPr>
              <w:t xml:space="preserve"> </w:t>
            </w:r>
          </w:p>
        </w:tc>
      </w:tr>
      <w:tr w:rsidR="00807E7E" w:rsidRPr="005309CF" w14:paraId="24208BE4" w14:textId="77777777" w:rsidTr="00807E7E">
        <w:trPr>
          <w:jc w:val="center"/>
        </w:trPr>
        <w:tc>
          <w:tcPr>
            <w:tcW w:w="1777" w:type="pct"/>
            <w:gridSpan w:val="2"/>
          </w:tcPr>
          <w:p w14:paraId="07795A3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5868170" w14:textId="0BF5AFB0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  <w:tr w:rsidR="00807E7E" w:rsidRPr="005309CF" w14:paraId="7EE5E2B1" w14:textId="77777777" w:rsidTr="00807E7E">
        <w:trPr>
          <w:jc w:val="center"/>
        </w:trPr>
        <w:tc>
          <w:tcPr>
            <w:tcW w:w="1777" w:type="pct"/>
            <w:gridSpan w:val="2"/>
          </w:tcPr>
          <w:p w14:paraId="0FA37A6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D9A98D5" w14:textId="2548FB9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42005EA" w14:textId="77777777" w:rsidTr="00807E7E">
        <w:trPr>
          <w:jc w:val="center"/>
        </w:trPr>
        <w:tc>
          <w:tcPr>
            <w:tcW w:w="1777" w:type="pct"/>
            <w:gridSpan w:val="2"/>
          </w:tcPr>
          <w:p w14:paraId="54368C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BC4488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696C8C09" w14:textId="77777777" w:rsidTr="00807E7E">
        <w:trPr>
          <w:jc w:val="center"/>
        </w:trPr>
        <w:tc>
          <w:tcPr>
            <w:tcW w:w="1777" w:type="pct"/>
            <w:gridSpan w:val="2"/>
          </w:tcPr>
          <w:p w14:paraId="1B8FC0C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4E3FCF7" w14:textId="28AEF85D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 \EspecificacionComplementaria.docx</w:t>
            </w:r>
          </w:p>
        </w:tc>
      </w:tr>
      <w:tr w:rsidR="00807E7E" w:rsidRPr="005309CF" w14:paraId="4E81E29D" w14:textId="77777777" w:rsidTr="00807E7E">
        <w:trPr>
          <w:jc w:val="center"/>
        </w:trPr>
        <w:tc>
          <w:tcPr>
            <w:tcW w:w="1777" w:type="pct"/>
            <w:gridSpan w:val="2"/>
          </w:tcPr>
          <w:p w14:paraId="04451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6A5B601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FB98176" w14:textId="77777777" w:rsidTr="00807E7E">
        <w:trPr>
          <w:jc w:val="center"/>
        </w:trPr>
        <w:tc>
          <w:tcPr>
            <w:tcW w:w="1777" w:type="pct"/>
            <w:gridSpan w:val="2"/>
          </w:tcPr>
          <w:p w14:paraId="67DF8AD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5DDF9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AA85D29" w14:textId="77777777" w:rsidR="00807E7E" w:rsidRDefault="00807E7E" w:rsidP="00807E7E">
      <w:pPr>
        <w:ind w:firstLine="0"/>
      </w:pPr>
    </w:p>
    <w:p w14:paraId="280AF12C" w14:textId="78955699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6D2E174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AFD8B29" w14:textId="77777777" w:rsidR="0027620D" w:rsidRDefault="00807E7E" w:rsidP="0027620D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27620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27620D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27620D">
        <w:rPr>
          <w:lang w:val="es-ES" w:bidi="en-US"/>
        </w:rPr>
        <w:t xml:space="preserve"> </w:t>
      </w:r>
    </w:p>
    <w:p w14:paraId="1A3B4268" w14:textId="2BD08035" w:rsidR="00807E7E" w:rsidRPr="005309CF" w:rsidRDefault="00807E7E" w:rsidP="0027620D">
      <w:pPr>
        <w:pStyle w:val="Sinespaciado"/>
        <w:ind w:left="1440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E6F3E3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3CB37550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5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59267E94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BA85F1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554FE2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78A7D1B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3D7A5CA2" w14:textId="77777777" w:rsidTr="00807E7E">
        <w:trPr>
          <w:jc w:val="center"/>
        </w:trPr>
        <w:tc>
          <w:tcPr>
            <w:tcW w:w="1777" w:type="pct"/>
            <w:gridSpan w:val="2"/>
          </w:tcPr>
          <w:p w14:paraId="34D2C6B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151E10E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5</w:t>
            </w:r>
          </w:p>
        </w:tc>
      </w:tr>
      <w:tr w:rsidR="00807E7E" w:rsidRPr="005309CF" w14:paraId="291C161C" w14:textId="77777777" w:rsidTr="00807E7E">
        <w:trPr>
          <w:jc w:val="center"/>
        </w:trPr>
        <w:tc>
          <w:tcPr>
            <w:tcW w:w="1777" w:type="pct"/>
            <w:gridSpan w:val="2"/>
          </w:tcPr>
          <w:p w14:paraId="1A4084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83A214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losario</w:t>
            </w:r>
          </w:p>
        </w:tc>
      </w:tr>
      <w:tr w:rsidR="00807E7E" w:rsidRPr="005309CF" w14:paraId="02994582" w14:textId="77777777" w:rsidTr="00807E7E">
        <w:trPr>
          <w:jc w:val="center"/>
        </w:trPr>
        <w:tc>
          <w:tcPr>
            <w:tcW w:w="1777" w:type="pct"/>
            <w:gridSpan w:val="2"/>
          </w:tcPr>
          <w:p w14:paraId="3588FE2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38BBB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 términos competentes.</w:t>
            </w:r>
          </w:p>
        </w:tc>
      </w:tr>
      <w:tr w:rsidR="00807E7E" w:rsidRPr="005309CF" w14:paraId="72813991" w14:textId="77777777" w:rsidTr="00807E7E">
        <w:trPr>
          <w:jc w:val="center"/>
        </w:trPr>
        <w:tc>
          <w:tcPr>
            <w:tcW w:w="1777" w:type="pct"/>
            <w:gridSpan w:val="2"/>
          </w:tcPr>
          <w:p w14:paraId="4D0C459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AD7C3D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6B2F3C43" w14:textId="77777777" w:rsidTr="00807E7E">
        <w:trPr>
          <w:jc w:val="center"/>
        </w:trPr>
        <w:tc>
          <w:tcPr>
            <w:tcW w:w="1777" w:type="pct"/>
            <w:gridSpan w:val="2"/>
          </w:tcPr>
          <w:p w14:paraId="628A52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F8C0F2E" w14:textId="5BB2B7E0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7436DC00" w14:textId="77777777" w:rsidTr="00807E7E">
        <w:trPr>
          <w:jc w:val="center"/>
        </w:trPr>
        <w:tc>
          <w:tcPr>
            <w:tcW w:w="1777" w:type="pct"/>
            <w:gridSpan w:val="2"/>
          </w:tcPr>
          <w:p w14:paraId="0E27CD8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80573C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6DFA023A" w14:textId="77777777" w:rsidTr="00807E7E">
        <w:trPr>
          <w:jc w:val="center"/>
        </w:trPr>
        <w:tc>
          <w:tcPr>
            <w:tcW w:w="1777" w:type="pct"/>
            <w:gridSpan w:val="2"/>
          </w:tcPr>
          <w:p w14:paraId="77A2D5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3CF3BF2D" w14:textId="6D39DFE5" w:rsidR="00807E7E" w:rsidRPr="005309CF" w:rsidRDefault="0027620D" w:rsidP="0027620D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6E21699" w14:textId="77777777" w:rsidTr="00807E7E">
        <w:trPr>
          <w:jc w:val="center"/>
        </w:trPr>
        <w:tc>
          <w:tcPr>
            <w:tcW w:w="1777" w:type="pct"/>
            <w:gridSpan w:val="2"/>
          </w:tcPr>
          <w:p w14:paraId="2B3465F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1438174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76E21E73" w14:textId="77777777" w:rsidTr="00807E7E">
        <w:trPr>
          <w:jc w:val="center"/>
        </w:trPr>
        <w:tc>
          <w:tcPr>
            <w:tcW w:w="1777" w:type="pct"/>
            <w:gridSpan w:val="2"/>
          </w:tcPr>
          <w:p w14:paraId="6A89C5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26D51A6" w14:textId="6CF4B7FD" w:rsidR="00807E7E" w:rsidRPr="005309CF" w:rsidRDefault="00807E7E" w:rsidP="0027620D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27620D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27620D">
              <w:rPr>
                <w:lang w:bidi="en-US"/>
              </w:rPr>
              <w:t>Control-Clima</w:t>
            </w:r>
            <w:r>
              <w:rPr>
                <w:lang w:bidi="en-US"/>
              </w:rPr>
              <w:t xml:space="preserve"> \Glosario.docx</w:t>
            </w:r>
          </w:p>
        </w:tc>
      </w:tr>
      <w:tr w:rsidR="00807E7E" w:rsidRPr="005309CF" w14:paraId="581D4F8B" w14:textId="77777777" w:rsidTr="00807E7E">
        <w:trPr>
          <w:jc w:val="center"/>
        </w:trPr>
        <w:tc>
          <w:tcPr>
            <w:tcW w:w="1777" w:type="pct"/>
            <w:gridSpan w:val="2"/>
          </w:tcPr>
          <w:p w14:paraId="5BB717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19FE9E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1CA87AF" w14:textId="77777777" w:rsidTr="00807E7E">
        <w:trPr>
          <w:jc w:val="center"/>
        </w:trPr>
        <w:tc>
          <w:tcPr>
            <w:tcW w:w="1777" w:type="pct"/>
            <w:gridSpan w:val="2"/>
          </w:tcPr>
          <w:p w14:paraId="778163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E1AD8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1C3F92C" w14:textId="77777777" w:rsidR="00807E7E" w:rsidRDefault="00807E7E" w:rsidP="00807E7E">
      <w:pPr>
        <w:ind w:firstLine="0"/>
      </w:pPr>
    </w:p>
    <w:p w14:paraId="063AFA75" w14:textId="0E12450E" w:rsidR="00807E7E" w:rsidRPr="005309CF" w:rsidRDefault="0027620D" w:rsidP="0027620D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FA71C85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68FDCEC4" w14:textId="4E1232AC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49205F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49205F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6BF214B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411260D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919EB5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6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B60DE7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7266ADF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682CC7A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8F4334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FC78027" w14:textId="77777777" w:rsidTr="00807E7E">
        <w:trPr>
          <w:jc w:val="center"/>
        </w:trPr>
        <w:tc>
          <w:tcPr>
            <w:tcW w:w="1777" w:type="pct"/>
            <w:gridSpan w:val="2"/>
          </w:tcPr>
          <w:p w14:paraId="7E42B4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0163A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6</w:t>
            </w:r>
          </w:p>
        </w:tc>
      </w:tr>
      <w:tr w:rsidR="00807E7E" w:rsidRPr="005309CF" w14:paraId="5AB044A5" w14:textId="77777777" w:rsidTr="00807E7E">
        <w:trPr>
          <w:jc w:val="center"/>
        </w:trPr>
        <w:tc>
          <w:tcPr>
            <w:tcW w:w="1777" w:type="pct"/>
            <w:gridSpan w:val="2"/>
          </w:tcPr>
          <w:p w14:paraId="338C2C6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38FB21A" w14:textId="77777777" w:rsidR="00807E7E" w:rsidRPr="00C72ED7" w:rsidRDefault="00807E7E" w:rsidP="00807E7E">
            <w:pPr>
              <w:pStyle w:val="Sinespaciado"/>
              <w:rPr>
                <w:lang w:val="es-EC" w:bidi="en-US"/>
              </w:rPr>
            </w:pPr>
            <w:r>
              <w:rPr>
                <w:lang w:bidi="en-US"/>
              </w:rPr>
              <w:t xml:space="preserve">Modelo de </w:t>
            </w:r>
            <w:proofErr w:type="spellStart"/>
            <w:r>
              <w:rPr>
                <w:lang w:bidi="en-US"/>
              </w:rPr>
              <w:t>dise</w:t>
            </w:r>
            <w:r>
              <w:rPr>
                <w:lang w:val="es-EC" w:bidi="en-US"/>
              </w:rPr>
              <w:t>ño</w:t>
            </w:r>
            <w:proofErr w:type="spellEnd"/>
          </w:p>
        </w:tc>
      </w:tr>
      <w:tr w:rsidR="00807E7E" w:rsidRPr="005309CF" w14:paraId="54461EDF" w14:textId="77777777" w:rsidTr="00807E7E">
        <w:trPr>
          <w:jc w:val="center"/>
        </w:trPr>
        <w:tc>
          <w:tcPr>
            <w:tcW w:w="1777" w:type="pct"/>
            <w:gridSpan w:val="2"/>
          </w:tcPr>
          <w:p w14:paraId="3746466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08D7A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C72ED7">
              <w:rPr>
                <w:lang w:bidi="en-US"/>
              </w:rPr>
              <w:t>El modelo de diseño es una abstracción de la implementación del sistema.</w:t>
            </w:r>
          </w:p>
        </w:tc>
      </w:tr>
      <w:tr w:rsidR="00807E7E" w:rsidRPr="005309CF" w14:paraId="20E294D9" w14:textId="77777777" w:rsidTr="00807E7E">
        <w:trPr>
          <w:jc w:val="center"/>
        </w:trPr>
        <w:tc>
          <w:tcPr>
            <w:tcW w:w="1777" w:type="pct"/>
            <w:gridSpan w:val="2"/>
          </w:tcPr>
          <w:p w14:paraId="211B3ED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2D473C5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3</w:t>
            </w:r>
          </w:p>
        </w:tc>
      </w:tr>
      <w:tr w:rsidR="00807E7E" w:rsidRPr="005309CF" w14:paraId="73CE80D7" w14:textId="77777777" w:rsidTr="00807E7E">
        <w:trPr>
          <w:jc w:val="center"/>
        </w:trPr>
        <w:tc>
          <w:tcPr>
            <w:tcW w:w="1777" w:type="pct"/>
            <w:gridSpan w:val="2"/>
          </w:tcPr>
          <w:p w14:paraId="2F7507F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7C0A032" w14:textId="4782E9A3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60F6538B" w14:textId="77777777" w:rsidTr="00807E7E">
        <w:trPr>
          <w:jc w:val="center"/>
        </w:trPr>
        <w:tc>
          <w:tcPr>
            <w:tcW w:w="1777" w:type="pct"/>
            <w:gridSpan w:val="2"/>
          </w:tcPr>
          <w:p w14:paraId="5431C0C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13BD51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1C932292" w14:textId="77777777" w:rsidTr="00807E7E">
        <w:trPr>
          <w:jc w:val="center"/>
        </w:trPr>
        <w:tc>
          <w:tcPr>
            <w:tcW w:w="1777" w:type="pct"/>
            <w:gridSpan w:val="2"/>
          </w:tcPr>
          <w:p w14:paraId="64EFF40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472A0E3" w14:textId="7B44D8EA" w:rsidR="00807E7E" w:rsidRPr="005309CF" w:rsidRDefault="0049205F" w:rsidP="0049205F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3A4AC543" w14:textId="77777777" w:rsidTr="00807E7E">
        <w:trPr>
          <w:jc w:val="center"/>
        </w:trPr>
        <w:tc>
          <w:tcPr>
            <w:tcW w:w="1777" w:type="pct"/>
            <w:gridSpan w:val="2"/>
          </w:tcPr>
          <w:p w14:paraId="53A2096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A50013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5E8E889E" w14:textId="77777777" w:rsidTr="00807E7E">
        <w:trPr>
          <w:jc w:val="center"/>
        </w:trPr>
        <w:tc>
          <w:tcPr>
            <w:tcW w:w="1777" w:type="pct"/>
            <w:gridSpan w:val="2"/>
          </w:tcPr>
          <w:p w14:paraId="617E7CF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C8D29EF" w14:textId="15714301" w:rsidR="00807E7E" w:rsidRPr="005309CF" w:rsidRDefault="00807E7E" w:rsidP="0049205F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49205F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49205F">
              <w:rPr>
                <w:lang w:bidi="en-US"/>
              </w:rPr>
              <w:t>Control-clima</w:t>
            </w:r>
            <w:r>
              <w:rPr>
                <w:lang w:bidi="en-US"/>
              </w:rPr>
              <w:t>\ModeloDiseño.docx</w:t>
            </w:r>
          </w:p>
        </w:tc>
      </w:tr>
      <w:tr w:rsidR="00807E7E" w:rsidRPr="005309CF" w14:paraId="3A4B66DC" w14:textId="77777777" w:rsidTr="00807E7E">
        <w:trPr>
          <w:jc w:val="center"/>
        </w:trPr>
        <w:tc>
          <w:tcPr>
            <w:tcW w:w="1777" w:type="pct"/>
            <w:gridSpan w:val="2"/>
          </w:tcPr>
          <w:p w14:paraId="1D1C0A9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57CEF9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62CA154" w14:textId="77777777" w:rsidTr="00807E7E">
        <w:trPr>
          <w:jc w:val="center"/>
        </w:trPr>
        <w:tc>
          <w:tcPr>
            <w:tcW w:w="1777" w:type="pct"/>
            <w:gridSpan w:val="2"/>
          </w:tcPr>
          <w:p w14:paraId="79B5E9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52D73C2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935ED95" w14:textId="77777777" w:rsidR="00807E7E" w:rsidRDefault="00807E7E" w:rsidP="00807E7E">
      <w:pPr>
        <w:ind w:firstLine="0"/>
      </w:pP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r w:rsidRPr="002A755C">
        <w:rPr>
          <w:lang w:val="es-ES"/>
        </w:rPr>
        <w:lastRenderedPageBreak/>
        <w:t>Actividades</w:t>
      </w:r>
      <w:r w:rsidRPr="005309CF">
        <w:rPr>
          <w:lang w:val="es-ES"/>
        </w:rPr>
        <w:t xml:space="preserve"> de la gestión de configuración</w:t>
      </w:r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</w:p>
    <w:p w14:paraId="650AA5A4" w14:textId="2C838183" w:rsidR="003D4CA1" w:rsidRPr="005309CF" w:rsidRDefault="003D4CA1" w:rsidP="003D4CA1">
      <w:pPr>
        <w:pStyle w:val="Ttulo8"/>
      </w:pPr>
      <w:bookmarkStart w:id="193" w:name="_Toc320110294"/>
      <w:bookmarkStart w:id="194" w:name="_Toc347402928"/>
      <w:bookmarkStart w:id="195" w:name="_Toc353139606"/>
      <w:bookmarkStart w:id="196" w:name="_Toc353217733"/>
      <w:bookmarkStart w:id="197" w:name="_Toc353218504"/>
      <w:bookmarkStart w:id="198" w:name="_Toc353218615"/>
      <w:bookmarkStart w:id="199" w:name="_Toc353220172"/>
      <w:bookmarkStart w:id="200" w:name="_Toc353220424"/>
      <w:bookmarkStart w:id="201" w:name="_Toc353359628"/>
      <w:bookmarkStart w:id="202" w:name="_Toc357799079"/>
      <w:bookmarkStart w:id="203" w:name="_Toc357799257"/>
      <w:bookmarkStart w:id="204" w:name="_Toc357859641"/>
      <w:bookmarkStart w:id="205" w:name="_Toc363466399"/>
      <w:bookmarkStart w:id="206" w:name="_Toc363473112"/>
      <w:bookmarkStart w:id="207" w:name="_Ref367311411"/>
      <w:bookmarkStart w:id="208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los </w:t>
      </w:r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bajo  control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9" w:name="_Toc320110298"/>
      <w:bookmarkStart w:id="210" w:name="_Toc347402931"/>
      <w:bookmarkStart w:id="211" w:name="_Toc353139608"/>
      <w:bookmarkStart w:id="212" w:name="_Toc353217735"/>
      <w:bookmarkStart w:id="213" w:name="_Toc353218506"/>
      <w:bookmarkStart w:id="214" w:name="_Toc353218617"/>
      <w:bookmarkStart w:id="215" w:name="_Toc353220174"/>
      <w:bookmarkStart w:id="216" w:name="_Toc353220426"/>
      <w:bookmarkStart w:id="217" w:name="_Toc353359630"/>
      <w:bookmarkStart w:id="218" w:name="_Toc357799081"/>
      <w:bookmarkStart w:id="219" w:name="_Toc357799259"/>
      <w:bookmarkStart w:id="220" w:name="_Toc357859643"/>
      <w:bookmarkStart w:id="221" w:name="_Toc363466400"/>
      <w:bookmarkStart w:id="222" w:name="_Toc363473113"/>
      <w:bookmarkStart w:id="223" w:name="_Ref367312321"/>
      <w:bookmarkStart w:id="224" w:name="_Ref381018733"/>
      <w:bookmarkStart w:id="225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lastRenderedPageBreak/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6" w:name="_Toc363466401"/>
      <w:bookmarkStart w:id="227" w:name="_Toc363473114"/>
      <w:r w:rsidRPr="002A755C">
        <w:rPr>
          <w:lang w:val="es-ES"/>
        </w:rPr>
        <w:t>Instrumento para la Identificación de Relaciones de Composición</w:t>
      </w:r>
      <w:bookmarkEnd w:id="226"/>
      <w:bookmarkEnd w:id="227"/>
    </w:p>
    <w:p w14:paraId="07AFB6CF" w14:textId="70FC39C4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578C3E09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Banco Pichincha</w:t>
      </w:r>
    </w:p>
    <w:p w14:paraId="3A34CCF7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6A7F693" w14:textId="3ED067F1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Sistema control de Clima</w:t>
      </w:r>
    </w:p>
    <w:p w14:paraId="44AB2CE2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Desarrolladores</w:t>
      </w:r>
    </w:p>
    <w:p w14:paraId="75E5BEE1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>Fecha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9D8A358" w14:textId="77777777" w:rsidR="0049205F" w:rsidRPr="005309CF" w:rsidRDefault="0049205F" w:rsidP="0049205F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>
        <w:rPr>
          <w:lang w:val="es-ES" w:bidi="en-US"/>
        </w:rPr>
        <w:t xml:space="preserve"> 20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49205F" w:rsidRPr="005309CF" w14:paraId="7C48AF74" w14:textId="77777777" w:rsidTr="00951BB3">
        <w:tc>
          <w:tcPr>
            <w:tcW w:w="1381" w:type="pct"/>
            <w:shd w:val="clear" w:color="auto" w:fill="FFFFFF" w:themeFill="background1"/>
          </w:tcPr>
          <w:p w14:paraId="56FF2622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1566C4EA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29D0154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49205F" w:rsidRPr="005309CF" w14:paraId="71064979" w14:textId="77777777" w:rsidTr="00951BB3">
        <w:tc>
          <w:tcPr>
            <w:tcW w:w="1381" w:type="pct"/>
          </w:tcPr>
          <w:p w14:paraId="0B80015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stema integrado</w:t>
            </w:r>
          </w:p>
        </w:tc>
        <w:tc>
          <w:tcPr>
            <w:tcW w:w="2472" w:type="pct"/>
          </w:tcPr>
          <w:p w14:paraId="48BFEE06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entidad-</w:t>
            </w:r>
            <w:proofErr w:type="spellStart"/>
            <w:r>
              <w:rPr>
                <w:lang w:bidi="en-US"/>
              </w:rPr>
              <w:t>relacion</w:t>
            </w:r>
            <w:proofErr w:type="spellEnd"/>
          </w:p>
          <w:p w14:paraId="061B355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flujo</w:t>
            </w:r>
          </w:p>
          <w:p w14:paraId="5CDA50A7" w14:textId="77777777" w:rsidR="0049205F" w:rsidRDefault="0049205F" w:rsidP="00951BB3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Pseudocodi</w:t>
            </w:r>
            <w:proofErr w:type="spellEnd"/>
          </w:p>
          <w:p w14:paraId="3E54EEC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Base de datos del sistema</w:t>
            </w:r>
          </w:p>
          <w:p w14:paraId="5B595FDF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terfaces gráficas del usuario</w:t>
            </w:r>
          </w:p>
        </w:tc>
        <w:tc>
          <w:tcPr>
            <w:tcW w:w="1147" w:type="pct"/>
          </w:tcPr>
          <w:p w14:paraId="0EBFD97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</w:t>
            </w:r>
          </w:p>
        </w:tc>
      </w:tr>
      <w:tr w:rsidR="0049205F" w:rsidRPr="005309CF" w14:paraId="01B77CFE" w14:textId="77777777" w:rsidTr="00951BB3">
        <w:tc>
          <w:tcPr>
            <w:tcW w:w="1381" w:type="pct"/>
          </w:tcPr>
          <w:p w14:paraId="193D9D59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6BCA1281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4234E163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</w:tr>
    </w:tbl>
    <w:p w14:paraId="7742D092" w14:textId="77777777" w:rsidR="0049205F" w:rsidRPr="005309CF" w:rsidRDefault="0049205F" w:rsidP="0049205F">
      <w:pPr>
        <w:rPr>
          <w:lang w:val="es-ES" w:bidi="en-US"/>
        </w:rPr>
      </w:pPr>
    </w:p>
    <w:p w14:paraId="1123B7F5" w14:textId="77777777" w:rsidR="0049205F" w:rsidRDefault="0049205F" w:rsidP="003D4CA1">
      <w:pPr>
        <w:rPr>
          <w:lang w:val="es-ES" w:bidi="en-US"/>
        </w:rPr>
      </w:pPr>
    </w:p>
    <w:p w14:paraId="07A29E5D" w14:textId="77777777" w:rsidR="0049205F" w:rsidRDefault="0049205F" w:rsidP="003D4CA1">
      <w:pPr>
        <w:rPr>
          <w:lang w:val="es-ES" w:bidi="en-US"/>
        </w:rPr>
      </w:pPr>
    </w:p>
    <w:p w14:paraId="04A20AFD" w14:textId="77777777" w:rsidR="0049205F" w:rsidRPr="005309CF" w:rsidRDefault="0049205F" w:rsidP="003D4CA1"/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8" w:name="_Toc363466402"/>
      <w:bookmarkStart w:id="229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8"/>
      <w:bookmarkEnd w:id="229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 xml:space="preserve">miembros que gestionan el proyecto </w:t>
      </w:r>
      <w:r w:rsidRPr="005309CF">
        <w:rPr>
          <w:lang w:val="es-ES" w:bidi="en-US"/>
        </w:rPr>
        <w:t xml:space="preserve"> los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lastRenderedPageBreak/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)  almacenados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EEC  se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3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lastRenderedPageBreak/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03FA4"/>
    <w:multiLevelType w:val="hybridMultilevel"/>
    <w:tmpl w:val="8F02A5EA"/>
    <w:lvl w:ilvl="0" w:tplc="965E03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81CFB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818BC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E824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884F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812FC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6CAB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3A0B7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13207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5">
    <w:nsid w:val="2CA97BF3"/>
    <w:multiLevelType w:val="hybridMultilevel"/>
    <w:tmpl w:val="BCE04F90"/>
    <w:lvl w:ilvl="0" w:tplc="C2F6FA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0B2F7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DF486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7CA93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6EC1F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6CC34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F56D7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B8456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B1808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9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2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79EB7AA6"/>
    <w:multiLevelType w:val="hybridMultilevel"/>
    <w:tmpl w:val="F8B86118"/>
    <w:lvl w:ilvl="0" w:tplc="4B64CC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2FE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F28471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57A36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478A0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B5014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BC6FB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226C5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8A271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4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4"/>
  </w:num>
  <w:num w:numId="4">
    <w:abstractNumId w:val="9"/>
  </w:num>
  <w:num w:numId="5">
    <w:abstractNumId w:val="7"/>
  </w:num>
  <w:num w:numId="6">
    <w:abstractNumId w:val="12"/>
  </w:num>
  <w:num w:numId="7">
    <w:abstractNumId w:val="12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</w:num>
  <w:num w:numId="9">
    <w:abstractNumId w:val="6"/>
  </w:num>
  <w:num w:numId="10">
    <w:abstractNumId w:val="10"/>
  </w:num>
  <w:num w:numId="11">
    <w:abstractNumId w:val="0"/>
  </w:num>
  <w:num w:numId="12">
    <w:abstractNumId w:val="11"/>
  </w:num>
  <w:num w:numId="13">
    <w:abstractNumId w:val="1"/>
  </w:num>
  <w:num w:numId="14">
    <w:abstractNumId w:val="5"/>
  </w:num>
  <w:num w:numId="15">
    <w:abstractNumId w:val="13"/>
  </w:num>
  <w:num w:numId="16">
    <w:abstractNumId w:val="2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F2F76"/>
    <w:rsid w:val="000F6AE7"/>
    <w:rsid w:val="00113B9E"/>
    <w:rsid w:val="00274C70"/>
    <w:rsid w:val="0027620D"/>
    <w:rsid w:val="00363F61"/>
    <w:rsid w:val="00391000"/>
    <w:rsid w:val="003B3D82"/>
    <w:rsid w:val="003D4CA1"/>
    <w:rsid w:val="0049205F"/>
    <w:rsid w:val="004F2D2F"/>
    <w:rsid w:val="00615EEB"/>
    <w:rsid w:val="00673762"/>
    <w:rsid w:val="007141D9"/>
    <w:rsid w:val="007161DF"/>
    <w:rsid w:val="007C3F50"/>
    <w:rsid w:val="00807E7E"/>
    <w:rsid w:val="009C650B"/>
    <w:rsid w:val="009D009F"/>
    <w:rsid w:val="00A437BD"/>
    <w:rsid w:val="00AF48B7"/>
    <w:rsid w:val="00B900C6"/>
    <w:rsid w:val="00BD5494"/>
    <w:rsid w:val="00C27E46"/>
    <w:rsid w:val="00E66C53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Ind w:w="0" w:type="dxa"/>
      <w:tblBorders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  <a:p>
          <a:pPr algn="ctr"/>
          <a:r>
            <a:rPr lang="es-ES" sz="1100"/>
            <a:t>[Nombre]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BibliotecarioNombre]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  <a:p>
          <a:pPr algn="ctr"/>
          <a:r>
            <a:rPr lang="es-ES" sz="1100"/>
            <a:t>[Nombres]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EC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EC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EC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EC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EC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EC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D5933210-23F1-4F67-A67B-37B2A898B639}" type="presOf" srcId="{0401A618-03DD-44FD-B0A5-6FA6EA1B21F2}" destId="{0BEC107A-AC9C-413F-84F2-AD91075BEC24}" srcOrd="0" destOrd="0" presId="urn:microsoft.com/office/officeart/2005/8/layout/orgChart1"/>
    <dgm:cxn modelId="{15852162-C9A8-465B-A78E-7D2C46D615D5}" type="presOf" srcId="{3357D037-5B3A-4819-B2D2-66BE9C69FDC4}" destId="{47AF2236-5460-49E6-A816-0824283DD0FA}" srcOrd="1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0714AC4B-CDC4-451C-AD6E-68CD924DAB79}" type="presOf" srcId="{46010599-3663-4226-B38C-8C25888397E4}" destId="{DE1EF760-9640-44E7-B14B-76F399A60B0F}" srcOrd="0" destOrd="0" presId="urn:microsoft.com/office/officeart/2005/8/layout/orgChart1"/>
    <dgm:cxn modelId="{F9A0AF86-A7DE-4EC2-B3B0-A0B09C73C84B}" type="presOf" srcId="{442E76F5-534D-4BBB-B53E-E5DBB85EE10A}" destId="{AA8CBB8E-0EEA-41BB-B305-8DCF83F0AACB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87D354D6-8933-44A1-8E82-090783D94024}" type="presOf" srcId="{9AC22AC8-5107-4647-93C6-5CA53AEBBFB7}" destId="{60C81D6A-0B7F-4327-8616-56B143F56606}" srcOrd="0" destOrd="0" presId="urn:microsoft.com/office/officeart/2005/8/layout/orgChart1"/>
    <dgm:cxn modelId="{38574969-016A-4F14-9607-4FC278ECA884}" type="presOf" srcId="{F6C3209B-E866-435D-8F1E-D4057C3684CF}" destId="{E65C2184-ECF5-48EB-AD07-E49DCC25179E}" srcOrd="1" destOrd="0" presId="urn:microsoft.com/office/officeart/2005/8/layout/orgChart1"/>
    <dgm:cxn modelId="{EA66541E-E5F9-41EE-A267-F4ABB6EE5E04}" type="presOf" srcId="{3357D037-5B3A-4819-B2D2-66BE9C69FDC4}" destId="{05B0B749-2E01-4BB4-8167-21795EB25B2A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81353FD3-1E65-4A01-B600-7A48BD003EFC}" type="presOf" srcId="{0401A618-03DD-44FD-B0A5-6FA6EA1B21F2}" destId="{A80B60A7-EDE0-4C1A-9694-D10B6AA0D836}" srcOrd="1" destOrd="0" presId="urn:microsoft.com/office/officeart/2005/8/layout/orgChart1"/>
    <dgm:cxn modelId="{76703ADE-41E9-46E3-8C18-2EA720C70D6D}" type="presOf" srcId="{F6C3209B-E866-435D-8F1E-D4057C3684CF}" destId="{29ACD7CE-C6A4-4774-BDE3-FE939A3B995C}" srcOrd="0" destOrd="0" presId="urn:microsoft.com/office/officeart/2005/8/layout/orgChart1"/>
    <dgm:cxn modelId="{6630186B-9307-4C01-A21C-9DADA3C113B7}" type="presParOf" srcId="{60C81D6A-0B7F-4327-8616-56B143F56606}" destId="{338500A0-0D83-4ECA-BF0E-F1ACD8FCED06}" srcOrd="0" destOrd="0" presId="urn:microsoft.com/office/officeart/2005/8/layout/orgChart1"/>
    <dgm:cxn modelId="{131C65FB-6A64-4BF8-B2AD-AF3DC6649AEE}" type="presParOf" srcId="{338500A0-0D83-4ECA-BF0E-F1ACD8FCED06}" destId="{9AC2E348-6210-4216-9915-60DA5F35B6E7}" srcOrd="0" destOrd="0" presId="urn:microsoft.com/office/officeart/2005/8/layout/orgChart1"/>
    <dgm:cxn modelId="{F8BD1636-221E-4085-8EBB-D985075D8A9C}" type="presParOf" srcId="{9AC2E348-6210-4216-9915-60DA5F35B6E7}" destId="{0BEC107A-AC9C-413F-84F2-AD91075BEC24}" srcOrd="0" destOrd="0" presId="urn:microsoft.com/office/officeart/2005/8/layout/orgChart1"/>
    <dgm:cxn modelId="{391B43B0-D0E8-4516-BF29-951DADC49158}" type="presParOf" srcId="{9AC2E348-6210-4216-9915-60DA5F35B6E7}" destId="{A80B60A7-EDE0-4C1A-9694-D10B6AA0D836}" srcOrd="1" destOrd="0" presId="urn:microsoft.com/office/officeart/2005/8/layout/orgChart1"/>
    <dgm:cxn modelId="{4C93E445-8FF2-4C3E-9C82-1746BFA6E2D3}" type="presParOf" srcId="{338500A0-0D83-4ECA-BF0E-F1ACD8FCED06}" destId="{AF0270E8-693D-4842-9011-349CD19D5A7D}" srcOrd="1" destOrd="0" presId="urn:microsoft.com/office/officeart/2005/8/layout/orgChart1"/>
    <dgm:cxn modelId="{5FE20096-BE0B-44F4-AF2F-CA3C43418A1D}" type="presParOf" srcId="{AF0270E8-693D-4842-9011-349CD19D5A7D}" destId="{AA8CBB8E-0EEA-41BB-B305-8DCF83F0AACB}" srcOrd="0" destOrd="0" presId="urn:microsoft.com/office/officeart/2005/8/layout/orgChart1"/>
    <dgm:cxn modelId="{61D0A6A1-B9CE-45C6-9169-4C2BE550C4B6}" type="presParOf" srcId="{AF0270E8-693D-4842-9011-349CD19D5A7D}" destId="{A2716621-5277-4641-8B21-EC8F3265E442}" srcOrd="1" destOrd="0" presId="urn:microsoft.com/office/officeart/2005/8/layout/orgChart1"/>
    <dgm:cxn modelId="{5DD179DF-A22E-4F38-AD4A-3A0CA736E713}" type="presParOf" srcId="{A2716621-5277-4641-8B21-EC8F3265E442}" destId="{12C6D59F-5469-4D32-8105-6A214009CA4D}" srcOrd="0" destOrd="0" presId="urn:microsoft.com/office/officeart/2005/8/layout/orgChart1"/>
    <dgm:cxn modelId="{43F20B02-F900-4FF7-B944-2236B440B9AC}" type="presParOf" srcId="{12C6D59F-5469-4D32-8105-6A214009CA4D}" destId="{05B0B749-2E01-4BB4-8167-21795EB25B2A}" srcOrd="0" destOrd="0" presId="urn:microsoft.com/office/officeart/2005/8/layout/orgChart1"/>
    <dgm:cxn modelId="{94CB5268-FB20-4968-9CE4-C87643B2E849}" type="presParOf" srcId="{12C6D59F-5469-4D32-8105-6A214009CA4D}" destId="{47AF2236-5460-49E6-A816-0824283DD0FA}" srcOrd="1" destOrd="0" presId="urn:microsoft.com/office/officeart/2005/8/layout/orgChart1"/>
    <dgm:cxn modelId="{09D8CB1D-6008-4B4B-A8D0-04D99984DD94}" type="presParOf" srcId="{A2716621-5277-4641-8B21-EC8F3265E442}" destId="{4BBF02E7-AD48-4371-80F7-49638A4BBFD9}" srcOrd="1" destOrd="0" presId="urn:microsoft.com/office/officeart/2005/8/layout/orgChart1"/>
    <dgm:cxn modelId="{1F13ED8C-D2FD-43EE-ADD2-2764654D0BF6}" type="presParOf" srcId="{A2716621-5277-4641-8B21-EC8F3265E442}" destId="{2451EB52-63A1-454F-8626-B915E3652DFB}" srcOrd="2" destOrd="0" presId="urn:microsoft.com/office/officeart/2005/8/layout/orgChart1"/>
    <dgm:cxn modelId="{1D6FB138-4BE8-4549-9900-DB26A7A03A49}" type="presParOf" srcId="{AF0270E8-693D-4842-9011-349CD19D5A7D}" destId="{DE1EF760-9640-44E7-B14B-76F399A60B0F}" srcOrd="2" destOrd="0" presId="urn:microsoft.com/office/officeart/2005/8/layout/orgChart1"/>
    <dgm:cxn modelId="{ED7C88A8-35B8-4760-8B32-19C857714FD7}" type="presParOf" srcId="{AF0270E8-693D-4842-9011-349CD19D5A7D}" destId="{C1CCC185-51DE-4BD8-AD5B-8D8B2A6777FA}" srcOrd="3" destOrd="0" presId="urn:microsoft.com/office/officeart/2005/8/layout/orgChart1"/>
    <dgm:cxn modelId="{A5BC098C-22EE-4B3F-BA19-2C882F26A2CA}" type="presParOf" srcId="{C1CCC185-51DE-4BD8-AD5B-8D8B2A6777FA}" destId="{92747D62-C048-47D7-A971-32D465455623}" srcOrd="0" destOrd="0" presId="urn:microsoft.com/office/officeart/2005/8/layout/orgChart1"/>
    <dgm:cxn modelId="{EF2D3C9B-49A0-4A90-ACC0-E35F1DDC8413}" type="presParOf" srcId="{92747D62-C048-47D7-A971-32D465455623}" destId="{29ACD7CE-C6A4-4774-BDE3-FE939A3B995C}" srcOrd="0" destOrd="0" presId="urn:microsoft.com/office/officeart/2005/8/layout/orgChart1"/>
    <dgm:cxn modelId="{10835EA4-6F4B-40A0-862B-1F502F1BC26D}" type="presParOf" srcId="{92747D62-C048-47D7-A971-32D465455623}" destId="{E65C2184-ECF5-48EB-AD07-E49DCC25179E}" srcOrd="1" destOrd="0" presId="urn:microsoft.com/office/officeart/2005/8/layout/orgChart1"/>
    <dgm:cxn modelId="{51D09476-6288-4585-9B70-894E59120A2F}" type="presParOf" srcId="{C1CCC185-51DE-4BD8-AD5B-8D8B2A6777FA}" destId="{CD31933D-B0DD-4491-B13F-2C01C3178163}" srcOrd="1" destOrd="0" presId="urn:microsoft.com/office/officeart/2005/8/layout/orgChart1"/>
    <dgm:cxn modelId="{DB7C28DE-D85D-4500-BC0B-026B4FE12887}" type="presParOf" srcId="{C1CCC185-51DE-4BD8-AD5B-8D8B2A6777FA}" destId="{075CABA6-BF06-411B-B7D8-3A73F5F6C300}" srcOrd="2" destOrd="0" presId="urn:microsoft.com/office/officeart/2005/8/layout/orgChart1"/>
    <dgm:cxn modelId="{0232B7D8-E828-4DA7-9B1F-0FB466F7B64A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EC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EC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EC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EC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EC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EC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EC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EC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EC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EC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EC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EC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EC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EC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EC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EC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EC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EC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EC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0830B1CC-1220-486F-B94E-8DBB0D715B92}" type="presOf" srcId="{D7C4AA9A-6F83-4205-A287-C8AF0EC43F8B}" destId="{23352CF3-5594-442C-8C5E-901B614E5E2A}" srcOrd="1" destOrd="0" presId="urn:microsoft.com/office/officeart/2008/layout/HorizontalMultiLevelHierarchy"/>
    <dgm:cxn modelId="{E034740C-E5C5-49DD-BA1E-4C53664201E3}" type="presOf" srcId="{F2F9455E-1036-48F6-A6A2-29EC169F2063}" destId="{91695836-E275-466C-A3DD-FF71EF4A84C4}" srcOrd="1" destOrd="0" presId="urn:microsoft.com/office/officeart/2008/layout/HorizontalMultiLevelHierarchy"/>
    <dgm:cxn modelId="{45EDDACD-C999-4524-ACF0-920656FDFDBD}" type="presOf" srcId="{BB89522F-1260-41F0-A4BE-B73FC8B67951}" destId="{D8CCE7A0-BC1A-4E68-8CFB-02BCB29E8655}" srcOrd="0" destOrd="0" presId="urn:microsoft.com/office/officeart/2008/layout/HorizontalMultiLevelHierarchy"/>
    <dgm:cxn modelId="{26D7DE57-2E58-4E9B-B5AC-876C59C44C6E}" type="presOf" srcId="{F327CD6B-8147-4AB7-8C5F-CC9E3C64B821}" destId="{0910C4D5-559F-4ED9-865F-FD9E0B75D5C1}" srcOrd="0" destOrd="0" presId="urn:microsoft.com/office/officeart/2008/layout/HorizontalMultiLevelHierarchy"/>
    <dgm:cxn modelId="{5BA121A1-C958-4945-A91C-963BB46F17DB}" type="presOf" srcId="{4517F813-0F9D-4A37-B7F8-C551FAC69061}" destId="{256185FB-E641-41E5-958F-2456EF0432E0}" srcOrd="0" destOrd="0" presId="urn:microsoft.com/office/officeart/2008/layout/HorizontalMultiLevelHierarchy"/>
    <dgm:cxn modelId="{76FDC593-E963-45E5-8B3E-12D5E1D4C951}" type="presOf" srcId="{3C3F4CF8-CDFA-463D-A1B3-4BFF0A6DA133}" destId="{F970B58F-9231-412E-B7B3-4A43FD741B8D}" srcOrd="0" destOrd="0" presId="urn:microsoft.com/office/officeart/2008/layout/HorizontalMultiLevelHierarchy"/>
    <dgm:cxn modelId="{DAB442E6-69AE-49DE-AE15-15AF4C27A3F7}" type="presOf" srcId="{219E4B38-0D35-42D5-8703-F6DBE53A8193}" destId="{31888F87-106E-4065-8933-3BC020F76C45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059D2D13-FA9B-4C90-8243-4070D365343F}" type="presOf" srcId="{4A56F201-81A5-40D2-BCFD-FDEB1EE1DDFD}" destId="{4C48CB05-710F-4E55-9440-100A54C6EE09}" srcOrd="1" destOrd="0" presId="urn:microsoft.com/office/officeart/2008/layout/HorizontalMultiLevelHierarchy"/>
    <dgm:cxn modelId="{366B9E13-C38C-4F55-8C0E-2A85CBE903BB}" type="presOf" srcId="{CB6241AB-A903-4483-BCC0-FF9D12CD0957}" destId="{C016FD8C-8D9C-4A25-BB8A-F022690F1E4E}" srcOrd="1" destOrd="0" presId="urn:microsoft.com/office/officeart/2008/layout/HorizontalMultiLevelHierarchy"/>
    <dgm:cxn modelId="{B1323D94-FA49-4E66-8906-E178D9991D8B}" type="presOf" srcId="{6BE46504-C6AE-4179-AC77-7AF2E407101A}" destId="{23232F91-25D7-4783-9108-C15D0CC43F14}" srcOrd="1" destOrd="0" presId="urn:microsoft.com/office/officeart/2008/layout/HorizontalMultiLevelHierarchy"/>
    <dgm:cxn modelId="{164E19B1-7141-4A5B-B5BD-6C8216201748}" type="presOf" srcId="{B2C9F513-C4A1-4FB4-BDE7-39D8339982D5}" destId="{DB820406-B830-4E78-9B8B-AF17503BC849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26ED3B37-3EB3-4208-9BBA-0D68BEC33024}" type="presOf" srcId="{D4A53272-1466-4228-A795-DC136008FA28}" destId="{1C156C2D-AD71-455E-AD95-3CD2A86072D3}" srcOrd="0" destOrd="0" presId="urn:microsoft.com/office/officeart/2008/layout/HorizontalMultiLevelHierarchy"/>
    <dgm:cxn modelId="{4D09CE40-A89C-4D40-A655-9CE95E3F66CB}" type="presOf" srcId="{F2F9455E-1036-48F6-A6A2-29EC169F2063}" destId="{E420061C-1FCF-4FAC-B40E-1B648BC23A7D}" srcOrd="0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24D0AD50-1CE3-464A-84D6-B89DC9271B59}" type="presOf" srcId="{1453B3D9-3551-42D3-9EA4-CE09A03887B3}" destId="{80ED23AB-AD6B-40CD-9FC6-D4175B95B646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6D120AE0-D24F-4EA4-BC19-008757CAEA3A}" type="presOf" srcId="{A3E019C8-8444-4402-AD21-21665B7C54ED}" destId="{AB780709-EAAF-4471-B8FD-C47621FCA784}" srcOrd="0" destOrd="0" presId="urn:microsoft.com/office/officeart/2008/layout/HorizontalMultiLevelHierarchy"/>
    <dgm:cxn modelId="{E9D477DC-EA1E-4DA1-9082-9455787501F7}" type="presOf" srcId="{9F618BC1-970F-4157-941C-F86AB1FAE6E3}" destId="{42CECB87-7735-4508-8273-9584CDC4ADD9}" srcOrd="0" destOrd="0" presId="urn:microsoft.com/office/officeart/2008/layout/HorizontalMultiLevelHierarchy"/>
    <dgm:cxn modelId="{8D13CD63-CB03-4CFC-AD59-AC61C7636B74}" type="presOf" srcId="{00976258-CC4B-4D2F-8C38-8C772E51EDEF}" destId="{EE6EB919-4244-4735-8D7F-478E18EA0BED}" srcOrd="0" destOrd="0" presId="urn:microsoft.com/office/officeart/2008/layout/HorizontalMultiLevelHierarchy"/>
    <dgm:cxn modelId="{1D254B8D-B932-4765-8E01-F85AF84FD7DE}" type="presOf" srcId="{1453B3D9-3551-42D3-9EA4-CE09A03887B3}" destId="{1158D777-AB5C-47E1-A172-EA119C809E86}" srcOrd="1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F4E7A090-FE75-4560-93A3-215329256321}" type="presOf" srcId="{D7C4AA9A-6F83-4205-A287-C8AF0EC43F8B}" destId="{C7AF8690-DF8C-4532-8FEC-A71C6ABF6DB5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A9F5C850-EDF4-4D78-9CC4-02C3A9E125B6}" type="presOf" srcId="{9F618BC1-970F-4157-941C-F86AB1FAE6E3}" destId="{C43B149C-5BBB-4839-A818-4A23393FF687}" srcOrd="1" destOrd="0" presId="urn:microsoft.com/office/officeart/2008/layout/HorizontalMultiLevelHierarchy"/>
    <dgm:cxn modelId="{CF15942B-6EB4-48A8-BE77-6A187C89D3B9}" type="presOf" srcId="{82E892EB-0DB8-4F0A-B0D0-67F960DFB669}" destId="{BA611E67-87A5-4234-AEFF-198BDEDABB7C}" srcOrd="0" destOrd="0" presId="urn:microsoft.com/office/officeart/2008/layout/HorizontalMultiLevelHierarchy"/>
    <dgm:cxn modelId="{06C501EE-7E3A-47F0-AABC-C339BAC2FF46}" type="presOf" srcId="{632AA0DD-8353-4F11-BDFB-175B6927504F}" destId="{2366EC24-982C-4DD0-8F1C-E30943AF5B37}" srcOrd="1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C2A47A33-13DC-42BE-B1D5-368D5B51B647}" type="presOf" srcId="{BB89522F-1260-41F0-A4BE-B73FC8B67951}" destId="{A943B8AF-69CA-4FB0-8B15-9EDF89AB42E4}" srcOrd="1" destOrd="0" presId="urn:microsoft.com/office/officeart/2008/layout/HorizontalMultiLevelHierarchy"/>
    <dgm:cxn modelId="{5D7DCAA9-F3AD-4327-BE50-2AD35045A068}" type="presOf" srcId="{632AA0DD-8353-4F11-BDFB-175B6927504F}" destId="{39372AF6-71D9-43B3-8955-9D274CE7BD7A}" srcOrd="0" destOrd="0" presId="urn:microsoft.com/office/officeart/2008/layout/HorizontalMultiLevelHierarchy"/>
    <dgm:cxn modelId="{CFB5D6C1-BA6B-45AF-8508-3C31D718ACBE}" type="presOf" srcId="{49685706-E17D-40CB-81F1-ACD3ED6ADFA1}" destId="{CC2A6989-9335-44A7-B320-4D81104BF262}" srcOrd="0" destOrd="0" presId="urn:microsoft.com/office/officeart/2008/layout/HorizontalMultiLevelHierarchy"/>
    <dgm:cxn modelId="{5CD505A9-E32F-43D8-B773-0E074AF36400}" type="presOf" srcId="{FAEB6A0B-EAA6-4865-B1B4-B28BD06CA8CB}" destId="{4463467E-C8CE-4503-9555-CCA701A552F2}" srcOrd="0" destOrd="0" presId="urn:microsoft.com/office/officeart/2008/layout/HorizontalMultiLevelHierarchy"/>
    <dgm:cxn modelId="{D1802BC9-0A9D-4136-93A8-4207F850350B}" type="presOf" srcId="{4A56F201-81A5-40D2-BCFD-FDEB1EE1DDFD}" destId="{44CD7043-7D0F-418D-A8C6-4439385757DC}" srcOrd="0" destOrd="0" presId="urn:microsoft.com/office/officeart/2008/layout/HorizontalMultiLevelHierarchy"/>
    <dgm:cxn modelId="{99FB3443-7FB1-43F7-9218-8008D4804883}" type="presOf" srcId="{CB6241AB-A903-4483-BCC0-FF9D12CD0957}" destId="{1F02AE97-9D58-4D92-A35F-B2748E22374D}" srcOrd="0" destOrd="0" presId="urn:microsoft.com/office/officeart/2008/layout/HorizontalMultiLevelHierarchy"/>
    <dgm:cxn modelId="{10C38F35-CDD7-41D7-8A5D-B9F6BA30B09B}" type="presOf" srcId="{6BE46504-C6AE-4179-AC77-7AF2E407101A}" destId="{225B61C5-820F-4B43-AD20-E8B2DA8D1B36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1CDE5F0C-09C4-40F0-84F4-4A9B15B378C0}" type="presParOf" srcId="{31888F87-106E-4065-8933-3BC020F76C45}" destId="{CB687ADC-65B3-4AFB-A527-FFD6B95B4FCF}" srcOrd="0" destOrd="0" presId="urn:microsoft.com/office/officeart/2008/layout/HorizontalMultiLevelHierarchy"/>
    <dgm:cxn modelId="{2D76D7BA-35A1-4FA9-8223-9D6AD6048ABA}" type="presParOf" srcId="{CB687ADC-65B3-4AFB-A527-FFD6B95B4FCF}" destId="{CC2A6989-9335-44A7-B320-4D81104BF262}" srcOrd="0" destOrd="0" presId="urn:microsoft.com/office/officeart/2008/layout/HorizontalMultiLevelHierarchy"/>
    <dgm:cxn modelId="{C1490FC9-022E-45CD-A5BE-A44C8054A07C}" type="presParOf" srcId="{CB687ADC-65B3-4AFB-A527-FFD6B95B4FCF}" destId="{F04DFD31-93B7-4DB0-9FDD-FA42792117D0}" srcOrd="1" destOrd="0" presId="urn:microsoft.com/office/officeart/2008/layout/HorizontalMultiLevelHierarchy"/>
    <dgm:cxn modelId="{ADA80EED-7CD5-4DE5-9C6F-800A58CFC9F7}" type="presParOf" srcId="{F04DFD31-93B7-4DB0-9FDD-FA42792117D0}" destId="{44CD7043-7D0F-418D-A8C6-4439385757DC}" srcOrd="0" destOrd="0" presId="urn:microsoft.com/office/officeart/2008/layout/HorizontalMultiLevelHierarchy"/>
    <dgm:cxn modelId="{C36CF18E-09CF-4EF3-B075-741DFEB0E4C5}" type="presParOf" srcId="{44CD7043-7D0F-418D-A8C6-4439385757DC}" destId="{4C48CB05-710F-4E55-9440-100A54C6EE09}" srcOrd="0" destOrd="0" presId="urn:microsoft.com/office/officeart/2008/layout/HorizontalMultiLevelHierarchy"/>
    <dgm:cxn modelId="{0E3AE589-0B3B-48BC-8FE3-DB001955A0E9}" type="presParOf" srcId="{F04DFD31-93B7-4DB0-9FDD-FA42792117D0}" destId="{9DACE256-5241-4D5B-AE16-DE16584870DB}" srcOrd="1" destOrd="0" presId="urn:microsoft.com/office/officeart/2008/layout/HorizontalMultiLevelHierarchy"/>
    <dgm:cxn modelId="{282716B5-7DB5-44B4-BB02-58E3F51BFD8B}" type="presParOf" srcId="{9DACE256-5241-4D5B-AE16-DE16584870DB}" destId="{DB820406-B830-4E78-9B8B-AF17503BC849}" srcOrd="0" destOrd="0" presId="urn:microsoft.com/office/officeart/2008/layout/HorizontalMultiLevelHierarchy"/>
    <dgm:cxn modelId="{BBA5CDF3-8B74-4103-987B-E5D907533EA8}" type="presParOf" srcId="{9DACE256-5241-4D5B-AE16-DE16584870DB}" destId="{99C2153E-1940-4B19-9ADF-A4791C492C22}" srcOrd="1" destOrd="0" presId="urn:microsoft.com/office/officeart/2008/layout/HorizontalMultiLevelHierarchy"/>
    <dgm:cxn modelId="{34A6E772-1C09-49FC-BD8E-74D32E1F08C3}" type="presParOf" srcId="{99C2153E-1940-4B19-9ADF-A4791C492C22}" destId="{80ED23AB-AD6B-40CD-9FC6-D4175B95B646}" srcOrd="0" destOrd="0" presId="urn:microsoft.com/office/officeart/2008/layout/HorizontalMultiLevelHierarchy"/>
    <dgm:cxn modelId="{831FFF7E-A6BE-4392-8164-2A4F3AB10E1D}" type="presParOf" srcId="{80ED23AB-AD6B-40CD-9FC6-D4175B95B646}" destId="{1158D777-AB5C-47E1-A172-EA119C809E86}" srcOrd="0" destOrd="0" presId="urn:microsoft.com/office/officeart/2008/layout/HorizontalMultiLevelHierarchy"/>
    <dgm:cxn modelId="{C8869339-4721-473D-BB40-13F9A1712A8C}" type="presParOf" srcId="{99C2153E-1940-4B19-9ADF-A4791C492C22}" destId="{57C12396-272C-4BA3-823A-4ED3BDF5C7AA}" srcOrd="1" destOrd="0" presId="urn:microsoft.com/office/officeart/2008/layout/HorizontalMultiLevelHierarchy"/>
    <dgm:cxn modelId="{7456C6B3-21DD-4246-9E07-FE9CC0697715}" type="presParOf" srcId="{57C12396-272C-4BA3-823A-4ED3BDF5C7AA}" destId="{BA611E67-87A5-4234-AEFF-198BDEDABB7C}" srcOrd="0" destOrd="0" presId="urn:microsoft.com/office/officeart/2008/layout/HorizontalMultiLevelHierarchy"/>
    <dgm:cxn modelId="{53D45467-D74D-4489-9F27-89623E378ABC}" type="presParOf" srcId="{57C12396-272C-4BA3-823A-4ED3BDF5C7AA}" destId="{E2B005D3-FDA0-49CD-B5AA-27188FB8C32A}" srcOrd="1" destOrd="0" presId="urn:microsoft.com/office/officeart/2008/layout/HorizontalMultiLevelHierarchy"/>
    <dgm:cxn modelId="{9AADE092-B52C-4DCB-A3CF-B0D25282D219}" type="presParOf" srcId="{E2B005D3-FDA0-49CD-B5AA-27188FB8C32A}" destId="{D8CCE7A0-BC1A-4E68-8CFB-02BCB29E8655}" srcOrd="0" destOrd="0" presId="urn:microsoft.com/office/officeart/2008/layout/HorizontalMultiLevelHierarchy"/>
    <dgm:cxn modelId="{A0A5A896-602B-480A-95FC-A99EFAA71459}" type="presParOf" srcId="{D8CCE7A0-BC1A-4E68-8CFB-02BCB29E8655}" destId="{A943B8AF-69CA-4FB0-8B15-9EDF89AB42E4}" srcOrd="0" destOrd="0" presId="urn:microsoft.com/office/officeart/2008/layout/HorizontalMultiLevelHierarchy"/>
    <dgm:cxn modelId="{5B46FC42-B259-461A-937A-25ECBF9C2161}" type="presParOf" srcId="{E2B005D3-FDA0-49CD-B5AA-27188FB8C32A}" destId="{6FF44D33-439B-4064-8D1F-DA5D02758262}" srcOrd="1" destOrd="0" presId="urn:microsoft.com/office/officeart/2008/layout/HorizontalMultiLevelHierarchy"/>
    <dgm:cxn modelId="{5488569A-D145-48D3-89DD-D586850D6710}" type="presParOf" srcId="{6FF44D33-439B-4064-8D1F-DA5D02758262}" destId="{F970B58F-9231-412E-B7B3-4A43FD741B8D}" srcOrd="0" destOrd="0" presId="urn:microsoft.com/office/officeart/2008/layout/HorizontalMultiLevelHierarchy"/>
    <dgm:cxn modelId="{A963AD44-7FAF-413D-8E11-3C8B6E5B4F8C}" type="presParOf" srcId="{6FF44D33-439B-4064-8D1F-DA5D02758262}" destId="{6994C215-169A-44EA-AD01-C67B811FC067}" srcOrd="1" destOrd="0" presId="urn:microsoft.com/office/officeart/2008/layout/HorizontalMultiLevelHierarchy"/>
    <dgm:cxn modelId="{52372303-9C38-4FBF-84ED-4072B4069C07}" type="presParOf" srcId="{E2B005D3-FDA0-49CD-B5AA-27188FB8C32A}" destId="{225B61C5-820F-4B43-AD20-E8B2DA8D1B36}" srcOrd="2" destOrd="0" presId="urn:microsoft.com/office/officeart/2008/layout/HorizontalMultiLevelHierarchy"/>
    <dgm:cxn modelId="{5D591513-15B8-4D7A-9F17-81966FEFAFCC}" type="presParOf" srcId="{225B61C5-820F-4B43-AD20-E8B2DA8D1B36}" destId="{23232F91-25D7-4783-9108-C15D0CC43F14}" srcOrd="0" destOrd="0" presId="urn:microsoft.com/office/officeart/2008/layout/HorizontalMultiLevelHierarchy"/>
    <dgm:cxn modelId="{1C60B656-0FA9-48C4-B5FD-B95618E35837}" type="presParOf" srcId="{E2B005D3-FDA0-49CD-B5AA-27188FB8C32A}" destId="{32FE8368-D891-4D6A-9001-CAC38DE19C2E}" srcOrd="3" destOrd="0" presId="urn:microsoft.com/office/officeart/2008/layout/HorizontalMultiLevelHierarchy"/>
    <dgm:cxn modelId="{44E87C01-81A0-41A5-A2A2-87FC2AB249E8}" type="presParOf" srcId="{32FE8368-D891-4D6A-9001-CAC38DE19C2E}" destId="{1C156C2D-AD71-455E-AD95-3CD2A86072D3}" srcOrd="0" destOrd="0" presId="urn:microsoft.com/office/officeart/2008/layout/HorizontalMultiLevelHierarchy"/>
    <dgm:cxn modelId="{B423A66F-15CA-4D3D-803F-F1ECAA087230}" type="presParOf" srcId="{32FE8368-D891-4D6A-9001-CAC38DE19C2E}" destId="{6E7558C4-4096-4775-B1A3-8CD7B0606552}" srcOrd="1" destOrd="0" presId="urn:microsoft.com/office/officeart/2008/layout/HorizontalMultiLevelHierarchy"/>
    <dgm:cxn modelId="{E3329033-5414-469A-908C-0F3A8384A2BB}" type="presParOf" srcId="{E2B005D3-FDA0-49CD-B5AA-27188FB8C32A}" destId="{C7AF8690-DF8C-4532-8FEC-A71C6ABF6DB5}" srcOrd="4" destOrd="0" presId="urn:microsoft.com/office/officeart/2008/layout/HorizontalMultiLevelHierarchy"/>
    <dgm:cxn modelId="{FE74825F-E4DE-4824-8EB2-5D45728098BD}" type="presParOf" srcId="{C7AF8690-DF8C-4532-8FEC-A71C6ABF6DB5}" destId="{23352CF3-5594-442C-8C5E-901B614E5E2A}" srcOrd="0" destOrd="0" presId="urn:microsoft.com/office/officeart/2008/layout/HorizontalMultiLevelHierarchy"/>
    <dgm:cxn modelId="{CAEC309A-5930-46B0-8BC3-8A5709F60BE2}" type="presParOf" srcId="{E2B005D3-FDA0-49CD-B5AA-27188FB8C32A}" destId="{A710DFF6-3B61-4314-B702-0AB1283254C1}" srcOrd="5" destOrd="0" presId="urn:microsoft.com/office/officeart/2008/layout/HorizontalMultiLevelHierarchy"/>
    <dgm:cxn modelId="{B12DEB07-7A97-48F4-BA7A-82DE35E1DC3C}" type="presParOf" srcId="{A710DFF6-3B61-4314-B702-0AB1283254C1}" destId="{256185FB-E641-41E5-958F-2456EF0432E0}" srcOrd="0" destOrd="0" presId="urn:microsoft.com/office/officeart/2008/layout/HorizontalMultiLevelHierarchy"/>
    <dgm:cxn modelId="{1623453D-9DCE-42DF-BEB2-3560D53F290E}" type="presParOf" srcId="{A710DFF6-3B61-4314-B702-0AB1283254C1}" destId="{1F03B94B-A06D-4F39-A40B-7CF44AC5D08C}" srcOrd="1" destOrd="0" presId="urn:microsoft.com/office/officeart/2008/layout/HorizontalMultiLevelHierarchy"/>
    <dgm:cxn modelId="{52B6E3F7-AACA-458C-92BA-AB6440E768B0}" type="presParOf" srcId="{E2B005D3-FDA0-49CD-B5AA-27188FB8C32A}" destId="{42CECB87-7735-4508-8273-9584CDC4ADD9}" srcOrd="6" destOrd="0" presId="urn:microsoft.com/office/officeart/2008/layout/HorizontalMultiLevelHierarchy"/>
    <dgm:cxn modelId="{87974049-9B33-4E6E-9301-5D637141FDB9}" type="presParOf" srcId="{42CECB87-7735-4508-8273-9584CDC4ADD9}" destId="{C43B149C-5BBB-4839-A818-4A23393FF687}" srcOrd="0" destOrd="0" presId="urn:microsoft.com/office/officeart/2008/layout/HorizontalMultiLevelHierarchy"/>
    <dgm:cxn modelId="{4D1EC549-5FA8-42B9-B8E5-766F3A4264BC}" type="presParOf" srcId="{E2B005D3-FDA0-49CD-B5AA-27188FB8C32A}" destId="{06DB977A-7765-4984-B83E-E6687677AE49}" srcOrd="7" destOrd="0" presId="urn:microsoft.com/office/officeart/2008/layout/HorizontalMultiLevelHierarchy"/>
    <dgm:cxn modelId="{292ED019-186A-4DFC-9EE6-40509B902B47}" type="presParOf" srcId="{06DB977A-7765-4984-B83E-E6687677AE49}" destId="{EE6EB919-4244-4735-8D7F-478E18EA0BED}" srcOrd="0" destOrd="0" presId="urn:microsoft.com/office/officeart/2008/layout/HorizontalMultiLevelHierarchy"/>
    <dgm:cxn modelId="{9E76AC77-8CE9-4907-A02D-6B1BE4136F1B}" type="presParOf" srcId="{06DB977A-7765-4984-B83E-E6687677AE49}" destId="{A455CBDD-873E-47DC-B4D6-351B4DE7A1DB}" srcOrd="1" destOrd="0" presId="urn:microsoft.com/office/officeart/2008/layout/HorizontalMultiLevelHierarchy"/>
    <dgm:cxn modelId="{24ECBE56-E218-4785-88ED-EDA2AE56BD3D}" type="presParOf" srcId="{E2B005D3-FDA0-49CD-B5AA-27188FB8C32A}" destId="{1F02AE97-9D58-4D92-A35F-B2748E22374D}" srcOrd="8" destOrd="0" presId="urn:microsoft.com/office/officeart/2008/layout/HorizontalMultiLevelHierarchy"/>
    <dgm:cxn modelId="{D9F7F8D4-1E7E-44D7-A1FE-1B656E5F6B48}" type="presParOf" srcId="{1F02AE97-9D58-4D92-A35F-B2748E22374D}" destId="{C016FD8C-8D9C-4A25-BB8A-F022690F1E4E}" srcOrd="0" destOrd="0" presId="urn:microsoft.com/office/officeart/2008/layout/HorizontalMultiLevelHierarchy"/>
    <dgm:cxn modelId="{898E8ACC-D0A5-41A1-977F-A9A5FD0FC6BD}" type="presParOf" srcId="{E2B005D3-FDA0-49CD-B5AA-27188FB8C32A}" destId="{A4E8D6C0-FC7F-4344-BCDD-D6F2A4E19FB0}" srcOrd="9" destOrd="0" presId="urn:microsoft.com/office/officeart/2008/layout/HorizontalMultiLevelHierarchy"/>
    <dgm:cxn modelId="{67C0690F-F62F-499C-AAFE-B7FE69C85688}" type="presParOf" srcId="{A4E8D6C0-FC7F-4344-BCDD-D6F2A4E19FB0}" destId="{0910C4D5-559F-4ED9-865F-FD9E0B75D5C1}" srcOrd="0" destOrd="0" presId="urn:microsoft.com/office/officeart/2008/layout/HorizontalMultiLevelHierarchy"/>
    <dgm:cxn modelId="{5AB0988D-9D41-41E9-8B46-034BC9B2D618}" type="presParOf" srcId="{A4E8D6C0-FC7F-4344-BCDD-D6F2A4E19FB0}" destId="{ADAC0A50-5863-4B14-A569-6CFC55EE8047}" srcOrd="1" destOrd="0" presId="urn:microsoft.com/office/officeart/2008/layout/HorizontalMultiLevelHierarchy"/>
    <dgm:cxn modelId="{8C596EEF-CF5A-42E4-962A-85A0F9388EE2}" type="presParOf" srcId="{99C2153E-1940-4B19-9ADF-A4791C492C22}" destId="{39372AF6-71D9-43B3-8955-9D274CE7BD7A}" srcOrd="2" destOrd="0" presId="urn:microsoft.com/office/officeart/2008/layout/HorizontalMultiLevelHierarchy"/>
    <dgm:cxn modelId="{C7370565-A1DA-40D4-B9A6-8E592B0EC5F0}" type="presParOf" srcId="{39372AF6-71D9-43B3-8955-9D274CE7BD7A}" destId="{2366EC24-982C-4DD0-8F1C-E30943AF5B37}" srcOrd="0" destOrd="0" presId="urn:microsoft.com/office/officeart/2008/layout/HorizontalMultiLevelHierarchy"/>
    <dgm:cxn modelId="{F714C4B9-2D30-43A1-BF06-9A93F1179448}" type="presParOf" srcId="{99C2153E-1940-4B19-9ADF-A4791C492C22}" destId="{9F0DC225-D07F-48BA-80CD-8D6CD0EF4FEB}" srcOrd="3" destOrd="0" presId="urn:microsoft.com/office/officeart/2008/layout/HorizontalMultiLevelHierarchy"/>
    <dgm:cxn modelId="{082DA71B-4685-4A43-B6E2-8366BB764226}" type="presParOf" srcId="{9F0DC225-D07F-48BA-80CD-8D6CD0EF4FEB}" destId="{4463467E-C8CE-4503-9555-CCA701A552F2}" srcOrd="0" destOrd="0" presId="urn:microsoft.com/office/officeart/2008/layout/HorizontalMultiLevelHierarchy"/>
    <dgm:cxn modelId="{2F3404CB-57F5-435E-9D77-FFF6DAB74A58}" type="presParOf" srcId="{9F0DC225-D07F-48BA-80CD-8D6CD0EF4FEB}" destId="{797A98C7-53F4-4F52-B594-7552A8F20786}" srcOrd="1" destOrd="0" presId="urn:microsoft.com/office/officeart/2008/layout/HorizontalMultiLevelHierarchy"/>
    <dgm:cxn modelId="{5312B87F-34F8-4EB8-8711-B0DBC02CEBDF}" type="presParOf" srcId="{99C2153E-1940-4B19-9ADF-A4791C492C22}" destId="{E420061C-1FCF-4FAC-B40E-1B648BC23A7D}" srcOrd="4" destOrd="0" presId="urn:microsoft.com/office/officeart/2008/layout/HorizontalMultiLevelHierarchy"/>
    <dgm:cxn modelId="{1D7A84DA-4355-4AB3-A9AA-E0B89311889C}" type="presParOf" srcId="{E420061C-1FCF-4FAC-B40E-1B648BC23A7D}" destId="{91695836-E275-466C-A3DD-FF71EF4A84C4}" srcOrd="0" destOrd="0" presId="urn:microsoft.com/office/officeart/2008/layout/HorizontalMultiLevelHierarchy"/>
    <dgm:cxn modelId="{BE298D90-C238-4FE1-912B-FC77F91FDF87}" type="presParOf" srcId="{99C2153E-1940-4B19-9ADF-A4791C492C22}" destId="{4811B43E-AF7D-4B4A-8942-0C9FB93B9D2C}" srcOrd="5" destOrd="0" presId="urn:microsoft.com/office/officeart/2008/layout/HorizontalMultiLevelHierarchy"/>
    <dgm:cxn modelId="{3B603358-C3DE-4F81-A8E3-0C4934AB4AAF}" type="presParOf" srcId="{4811B43E-AF7D-4B4A-8942-0C9FB93B9D2C}" destId="{AB780709-EAAF-4471-B8FD-C47621FCA784}" srcOrd="0" destOrd="0" presId="urn:microsoft.com/office/officeart/2008/layout/HorizontalMultiLevelHierarchy"/>
    <dgm:cxn modelId="{36C4D3F4-DB01-4844-A063-662F00DFBD27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]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BibliotecarioNombre]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s]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4</Pages>
  <Words>3035</Words>
  <Characters>16694</Characters>
  <Application>Microsoft Office Word</Application>
  <DocSecurity>0</DocSecurity>
  <Lines>139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Patty</cp:lastModifiedBy>
  <cp:revision>8</cp:revision>
  <dcterms:created xsi:type="dcterms:W3CDTF">2020-01-29T05:18:00Z</dcterms:created>
  <dcterms:modified xsi:type="dcterms:W3CDTF">2020-01-29T15:07:00Z</dcterms:modified>
</cp:coreProperties>
</file>